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26A1B" w:rsidRPr="00FA149F" w:rsidRDefault="00BA0DBA" w:rsidP="003D24B9">
      <w:pPr>
        <w:pStyle w:val="Heading1"/>
        <w:spacing w:before="0"/>
        <w:jc w:val="center"/>
      </w:pPr>
      <w:bookmarkStart w:id="0" w:name="_Toc519283169"/>
      <w:bookmarkStart w:id="1" w:name="_Toc529639407"/>
      <w:r w:rsidRPr="00BA0DBA">
        <w:rPr>
          <w:rFonts w:cs="Times New Roman"/>
          <w:noProof/>
          <w:lang w:val="en-US" w:eastAsia="en-US"/>
        </w:rPr>
        <w:pict>
          <v:rect id="_x0000_s1211" style="position:absolute;left:0;text-align:left;margin-left:380.25pt;margin-top:-43.95pt;width:18.75pt;height:17.25pt;z-index:251934208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" fillcolor="white [3212]" strokecolor="white [3212]" strokeweight="2pt"/>
        </w:pict>
      </w:r>
      <w:bookmarkStart w:id="2" w:name="_Toc531528547"/>
      <w:r w:rsidR="00E26A1B" w:rsidRPr="00FA149F">
        <w:t>DAFTAR PUSTAKA</w:t>
      </w:r>
      <w:bookmarkEnd w:id="1"/>
      <w:bookmarkEnd w:id="2"/>
    </w:p>
    <w:p w:rsidR="00E26A1B" w:rsidRPr="00FA149F" w:rsidRDefault="00E26A1B" w:rsidP="00E26A1B">
      <w:pPr>
        <w:pStyle w:val="NoSpacing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B0818" w:rsidRDefault="008B0818" w:rsidP="00437C1C">
      <w:pPr>
        <w:spacing w:after="100" w:afterAutospacing="1"/>
        <w:ind w:left="709" w:hanging="709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8B0818">
        <w:rPr>
          <w:rFonts w:ascii="Times New Roman" w:hAnsi="Times New Roman" w:cs="Times New Roman"/>
          <w:sz w:val="24"/>
          <w:szCs w:val="24"/>
          <w:lang w:val="en-US"/>
        </w:rPr>
        <w:t>Agama, Kementeria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2013.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Panduan Zakat Praktis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Jakarta :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Online</w:t>
      </w:r>
    </w:p>
    <w:p w:rsidR="007C4851" w:rsidRPr="00FA1226" w:rsidRDefault="00BA0DBA" w:rsidP="00437C1C">
      <w:pPr>
        <w:spacing w:after="100" w:afterAutospacing="1"/>
        <w:ind w:left="709" w:hanging="709"/>
        <w:jc w:val="both"/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</w:pPr>
      <w:r w:rsidRPr="00BA0DBA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E26A1B" w:rsidRPr="00FA149F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BA0DB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7C4851" w:rsidRPr="00FA1226">
        <w:rPr>
          <w:rFonts w:ascii="Times New Roman" w:hAnsi="Times New Roman" w:cs="Times New Roman"/>
          <w:sz w:val="24"/>
          <w:szCs w:val="24"/>
        </w:rPr>
        <w:t>Davis, Gordon,B</w:t>
      </w:r>
      <w:r w:rsidR="007C485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C4851" w:rsidRPr="00FA1226">
        <w:rPr>
          <w:rStyle w:val="Strong"/>
          <w:rFonts w:ascii="Times New Roman" w:hAnsi="Times New Roman" w:cs="Times New Roman"/>
          <w:b w:val="0"/>
          <w:sz w:val="24"/>
          <w:szCs w:val="24"/>
          <w:lang w:val="sv-SE"/>
        </w:rPr>
        <w:t>20</w:t>
      </w:r>
      <w:r w:rsidR="007C4851" w:rsidRPr="00FA1226">
        <w:rPr>
          <w:rFonts w:ascii="Times New Roman" w:hAnsi="Times New Roman" w:cs="Times New Roman"/>
          <w:sz w:val="24"/>
          <w:szCs w:val="24"/>
        </w:rPr>
        <w:t>05</w:t>
      </w:r>
      <w:r w:rsidR="007C4851" w:rsidRPr="00FA1226">
        <w:rPr>
          <w:rStyle w:val="Strong"/>
          <w:rFonts w:ascii="Times New Roman" w:hAnsi="Times New Roman" w:cs="Times New Roman"/>
          <w:b w:val="0"/>
          <w:sz w:val="24"/>
          <w:szCs w:val="24"/>
          <w:lang w:val="sv-SE"/>
        </w:rPr>
        <w:t xml:space="preserve">. </w:t>
      </w:r>
      <w:r w:rsidR="007C4851" w:rsidRPr="00FA1226"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>Analisi</w:t>
      </w:r>
      <w:r w:rsidR="007C4851"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>s</w:t>
      </w:r>
      <w:r w:rsidR="007C4851" w:rsidRPr="00FA1226"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 xml:space="preserve"> dan Perancangan Sistem Informasi. </w:t>
      </w:r>
      <w:r w:rsidR="007C4851"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 xml:space="preserve">Jakarta : </w:t>
      </w:r>
      <w:r w:rsidR="007C4851" w:rsidRPr="00FA1226"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>Graha Ilmu.</w:t>
      </w:r>
    </w:p>
    <w:p w:rsidR="007C4851" w:rsidRDefault="007C4851" w:rsidP="00437C1C">
      <w:pPr>
        <w:ind w:left="851" w:hanging="851"/>
        <w:jc w:val="both"/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</w:pPr>
      <w:r w:rsidRPr="00FA1226">
        <w:rPr>
          <w:rFonts w:ascii="Times New Roman" w:eastAsiaTheme="minorHAnsi" w:hAnsi="Times New Roman" w:cs="Times New Roman"/>
          <w:bCs/>
          <w:iCs/>
          <w:color w:val="000000"/>
          <w:sz w:val="24"/>
          <w:szCs w:val="24"/>
        </w:rPr>
        <w:t xml:space="preserve">Edwar. 2015. </w:t>
      </w:r>
      <w:r w:rsidRPr="00FA1226">
        <w:rPr>
          <w:rFonts w:ascii="Times New Roman" w:eastAsiaTheme="minorHAnsi" w:hAnsi="Times New Roman" w:cs="Times New Roman"/>
          <w:i/>
          <w:color w:val="000000"/>
          <w:sz w:val="24"/>
          <w:szCs w:val="24"/>
        </w:rPr>
        <w:t>Perancangan Sistem Informasi Manajemen Zakat. Online</w:t>
      </w:r>
    </w:p>
    <w:p w:rsidR="007C4851" w:rsidRDefault="007C4851" w:rsidP="00437C1C">
      <w:pPr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Fatta</w:t>
      </w:r>
      <w:r>
        <w:rPr>
          <w:rFonts w:ascii="Times New Roman" w:hAnsi="Times New Roman" w:cs="Times New Roman"/>
          <w:sz w:val="24"/>
          <w:szCs w:val="24"/>
          <w:lang w:val="en-US"/>
        </w:rPr>
        <w:t>, Al.</w:t>
      </w:r>
      <w:r w:rsidRPr="00FA1226">
        <w:rPr>
          <w:rFonts w:ascii="Times New Roman" w:hAnsi="Times New Roman" w:cs="Times New Roman"/>
          <w:sz w:val="24"/>
          <w:szCs w:val="24"/>
        </w:rPr>
        <w:t xml:space="preserve"> 20</w:t>
      </w:r>
      <w:r w:rsidRPr="00FA1226">
        <w:rPr>
          <w:rFonts w:ascii="Times New Roman" w:hAnsi="Times New Roman" w:cs="Times New Roman"/>
          <w:bCs/>
          <w:sz w:val="24"/>
          <w:szCs w:val="24"/>
        </w:rPr>
        <w:t>07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754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A1226">
        <w:rPr>
          <w:rFonts w:ascii="Times New Roman" w:hAnsi="Times New Roman" w:cs="Times New Roman"/>
          <w:i/>
          <w:sz w:val="24"/>
          <w:szCs w:val="24"/>
        </w:rPr>
        <w:t>Analisis dan Perancangan Sistem Informasi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Yogyakart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: </w:t>
      </w:r>
      <w:r>
        <w:rPr>
          <w:rFonts w:ascii="Times New Roman" w:hAnsi="Times New Roman" w:cs="Times New Roman"/>
          <w:sz w:val="24"/>
          <w:szCs w:val="24"/>
        </w:rPr>
        <w:t>Andi</w:t>
      </w:r>
    </w:p>
    <w:p w:rsidR="0017547D" w:rsidRPr="00315E3B" w:rsidRDefault="0017547D" w:rsidP="00437C1C">
      <w:pPr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asan, M.Ali. 2006. </w:t>
      </w:r>
      <w:r w:rsidR="00315E3B">
        <w:rPr>
          <w:rFonts w:ascii="Times New Roman" w:hAnsi="Times New Roman" w:cs="Times New Roman"/>
          <w:i/>
          <w:sz w:val="24"/>
          <w:szCs w:val="24"/>
          <w:lang w:val="en-US"/>
        </w:rPr>
        <w:t xml:space="preserve">Zakat dan Infak Salah Satu Solusi Mengatasi Problema Sosial di Indonesia. </w:t>
      </w:r>
      <w:r w:rsidR="00315E3B">
        <w:rPr>
          <w:rFonts w:ascii="Times New Roman" w:hAnsi="Times New Roman" w:cs="Times New Roman"/>
          <w:sz w:val="24"/>
          <w:szCs w:val="24"/>
          <w:lang w:val="en-US"/>
        </w:rPr>
        <w:t>Jakarta : Prenadamedia GROUP</w:t>
      </w:r>
    </w:p>
    <w:p w:rsidR="007C4851" w:rsidRPr="007F3E3C" w:rsidRDefault="007C4851" w:rsidP="00437C1C">
      <w:pPr>
        <w:ind w:left="720" w:hanging="720"/>
        <w:jc w:val="both"/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 xml:space="preserve">Imam Fajri Hakim dan Usman Sudibyo. 2010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Sistem Informasi Perhitungan Zakat Berbasis Androi</w:t>
      </w:r>
      <w:r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d</w:t>
      </w: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 xml:space="preserve">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Online</w:t>
      </w:r>
    </w:p>
    <w:p w:rsidR="007C4851" w:rsidRPr="00DA7B85" w:rsidRDefault="007C4851" w:rsidP="00437C1C">
      <w:pPr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Jogiyanto 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>201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FA1226">
        <w:rPr>
          <w:rFonts w:ascii="Times New Roman" w:hAnsi="Times New Roman" w:cs="Times New Roman"/>
          <w:i/>
          <w:sz w:val="24"/>
          <w:szCs w:val="24"/>
        </w:rPr>
        <w:t>Analisis dan Desain Sistem Informasi Pendekatan Terstruktur Teori dan Praktik Aplikasi Bisnis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Yogyakart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: </w:t>
      </w:r>
      <w:r w:rsidRPr="00FA1226">
        <w:rPr>
          <w:rFonts w:ascii="Times New Roman" w:hAnsi="Times New Roman" w:cs="Times New Roman"/>
          <w:sz w:val="24"/>
          <w:szCs w:val="24"/>
        </w:rPr>
        <w:t>Andi</w:t>
      </w:r>
    </w:p>
    <w:p w:rsidR="007C4851" w:rsidRPr="007F3E3C" w:rsidRDefault="007C4851" w:rsidP="00437C1C">
      <w:pPr>
        <w:ind w:left="720" w:hanging="720"/>
        <w:jc w:val="both"/>
        <w:rPr>
          <w:rStyle w:val="Strong"/>
          <w:rFonts w:ascii="Times New Roman" w:eastAsiaTheme="minorHAnsi" w:hAnsi="Times New Roman" w:cs="Times New Roman"/>
          <w:b w:val="0"/>
          <w:bCs w:val="0"/>
          <w:color w:val="000000"/>
          <w:sz w:val="24"/>
          <w:szCs w:val="24"/>
          <w:lang w:val="en-US"/>
        </w:rPr>
      </w:pP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 xml:space="preserve">Khoir, Syaiful Amrial. 2014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Perancangan Perhitungan Zakat Berbasis Android</w:t>
      </w: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 xml:space="preserve">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Online</w:t>
      </w:r>
    </w:p>
    <w:p w:rsidR="007C4851" w:rsidRDefault="007C4851" w:rsidP="00437C1C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882463">
        <w:rPr>
          <w:rFonts w:ascii="Times New Roman" w:hAnsi="Times New Roman" w:cs="Times New Roman"/>
          <w:color w:val="000000"/>
          <w:sz w:val="24"/>
          <w:szCs w:val="24"/>
        </w:rPr>
        <w:t>Kurnia dan A. Hidayat</w:t>
      </w:r>
      <w:r w:rsidRPr="0088246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2012. </w:t>
      </w:r>
      <w:r w:rsidRPr="00882463">
        <w:rPr>
          <w:rFonts w:ascii="Times New Roman" w:hAnsi="Times New Roman" w:cs="Times New Roman"/>
          <w:i/>
          <w:iCs/>
          <w:color w:val="000000"/>
          <w:sz w:val="24"/>
          <w:szCs w:val="24"/>
        </w:rPr>
        <w:t>Panduan Pintar Zakat</w:t>
      </w:r>
      <w:r w:rsidRPr="0088246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Pr="00882463">
        <w:rPr>
          <w:rFonts w:ascii="Times New Roman" w:hAnsi="Times New Roman" w:cs="Times New Roman"/>
          <w:color w:val="000000"/>
          <w:sz w:val="24"/>
          <w:szCs w:val="24"/>
        </w:rPr>
        <w:t>Jakarta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: </w:t>
      </w:r>
      <w:r w:rsidRPr="00882463">
        <w:rPr>
          <w:rFonts w:ascii="Times New Roman" w:hAnsi="Times New Roman" w:cs="Times New Roman"/>
          <w:color w:val="000000"/>
          <w:sz w:val="24"/>
          <w:szCs w:val="24"/>
        </w:rPr>
        <w:t>Kultum Media</w:t>
      </w:r>
    </w:p>
    <w:p w:rsidR="007C4851" w:rsidRPr="001276DC" w:rsidRDefault="007C4851" w:rsidP="00437C1C">
      <w:pPr>
        <w:autoSpaceDE w:val="0"/>
        <w:autoSpaceDN w:val="0"/>
        <w:adjustRightInd w:val="0"/>
        <w:jc w:val="both"/>
        <w:rPr>
          <w:rStyle w:val="Strong"/>
          <w:rFonts w:ascii="Times New Roman" w:hAnsi="Times New Roman" w:cs="Times New Roman"/>
          <w:b w:val="0"/>
          <w:bCs w:val="0"/>
          <w:color w:val="000000"/>
          <w:sz w:val="24"/>
          <w:szCs w:val="24"/>
          <w:lang w:val="en-US"/>
        </w:rPr>
      </w:pPr>
    </w:p>
    <w:p w:rsidR="007C4851" w:rsidRDefault="007C4851" w:rsidP="00437C1C">
      <w:pPr>
        <w:spacing w:after="100" w:afterAutospacing="1"/>
        <w:ind w:left="709" w:hanging="709"/>
        <w:jc w:val="both"/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</w:pP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</w:rPr>
        <w:t>Ladjamudin</w:t>
      </w:r>
      <w:r>
        <w:rPr>
          <w:rStyle w:val="Strong"/>
          <w:rFonts w:ascii="Times New Roman" w:hAnsi="Times New Roman" w:cs="Times New Roman"/>
          <w:b w:val="0"/>
          <w:sz w:val="24"/>
          <w:szCs w:val="24"/>
          <w:lang w:val="en-US"/>
        </w:rPr>
        <w:t>, Bin</w:t>
      </w: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  <w:lang w:val="sv-SE"/>
        </w:rPr>
        <w:t>. 20</w:t>
      </w:r>
      <w:r w:rsidRPr="00FA1226">
        <w:rPr>
          <w:rFonts w:ascii="Times New Roman" w:hAnsi="Times New Roman" w:cs="Times New Roman"/>
          <w:sz w:val="24"/>
          <w:szCs w:val="24"/>
        </w:rPr>
        <w:t>13</w:t>
      </w: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  <w:lang w:val="sv-SE"/>
        </w:rPr>
        <w:t xml:space="preserve">. </w:t>
      </w:r>
      <w:r w:rsidRPr="00FA1226"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 xml:space="preserve">Analisi dan Perancangan Sistem Informasi. </w:t>
      </w:r>
      <w:r>
        <w:rPr>
          <w:rStyle w:val="Strong"/>
          <w:rFonts w:ascii="Times New Roman" w:hAnsi="Times New Roman" w:cs="Times New Roman"/>
          <w:b w:val="0"/>
          <w:i/>
          <w:sz w:val="24"/>
          <w:szCs w:val="24"/>
          <w:lang w:val="sv-SE"/>
        </w:rPr>
        <w:t xml:space="preserve">Jakarta : </w:t>
      </w:r>
      <w:r w:rsidRPr="008B0818">
        <w:rPr>
          <w:rStyle w:val="Strong"/>
          <w:rFonts w:ascii="Times New Roman" w:hAnsi="Times New Roman" w:cs="Times New Roman"/>
          <w:b w:val="0"/>
          <w:sz w:val="24"/>
          <w:szCs w:val="24"/>
          <w:lang w:val="sv-SE"/>
        </w:rPr>
        <w:t>Graha Ilmu.</w:t>
      </w:r>
    </w:p>
    <w:p w:rsidR="00437C1C" w:rsidRDefault="00C214B2" w:rsidP="00437C1C">
      <w:pPr>
        <w:widowControl w:val="0"/>
        <w:autoSpaceDE w:val="0"/>
        <w:autoSpaceDN w:val="0"/>
        <w:adjustRightInd w:val="0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A149F">
        <w:rPr>
          <w:rFonts w:ascii="Times New Roman" w:hAnsi="Times New Roman" w:cs="Times New Roman"/>
          <w:noProof/>
          <w:sz w:val="24"/>
          <w:szCs w:val="24"/>
        </w:rPr>
        <w:t>Lengkong, H. N., Sinsuw, A. A. E. dan Lumenta, A. S. . (2015)</w:t>
      </w:r>
      <w:r w:rsidR="00671CFA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FA149F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671CFA">
        <w:rPr>
          <w:rFonts w:ascii="Times New Roman" w:hAnsi="Times New Roman" w:cs="Times New Roman"/>
          <w:i/>
          <w:noProof/>
          <w:sz w:val="24"/>
          <w:szCs w:val="24"/>
        </w:rPr>
        <w:t xml:space="preserve">Perancangan Penunjuk Rute Pada Kendaraan Pribadi Menggunakan Aplikasi Mobile GIS Berbasis Android Yang Terintegrasi Pada Google Maps,” </w:t>
      </w:r>
      <w:r w:rsidRPr="00671CFA">
        <w:rPr>
          <w:rFonts w:ascii="Times New Roman" w:hAnsi="Times New Roman" w:cs="Times New Roman"/>
          <w:i/>
          <w:iCs/>
          <w:noProof/>
          <w:sz w:val="24"/>
          <w:szCs w:val="24"/>
        </w:rPr>
        <w:t>E-journal Teknik Elektro dan Komputer</w:t>
      </w:r>
      <w:r w:rsidRPr="00FA149F">
        <w:rPr>
          <w:rFonts w:ascii="Times New Roman" w:hAnsi="Times New Roman" w:cs="Times New Roman"/>
          <w:noProof/>
          <w:sz w:val="24"/>
          <w:szCs w:val="24"/>
        </w:rPr>
        <w:t>, hal. 18–25.</w:t>
      </w:r>
    </w:p>
    <w:p w:rsidR="00437C1C" w:rsidRPr="00437C1C" w:rsidRDefault="00437C1C" w:rsidP="00437C1C">
      <w:pPr>
        <w:widowControl w:val="0"/>
        <w:autoSpaceDE w:val="0"/>
        <w:autoSpaceDN w:val="0"/>
        <w:adjustRightInd w:val="0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7C4851" w:rsidRPr="00DA7B85" w:rsidRDefault="007C4851" w:rsidP="00437C1C">
      <w:pPr>
        <w:ind w:left="810" w:hanging="81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Mc</w:t>
      </w:r>
      <w:r w:rsidRPr="00FA1226">
        <w:rPr>
          <w:rFonts w:ascii="Times New Roman" w:hAnsi="Times New Roman" w:cs="Times New Roman"/>
          <w:sz w:val="24"/>
          <w:szCs w:val="24"/>
        </w:rPr>
        <w:t xml:space="preserve">Leod. 2008. </w:t>
      </w:r>
      <w:r w:rsidRPr="00FA1226">
        <w:rPr>
          <w:rFonts w:ascii="Times New Roman" w:hAnsi="Times New Roman" w:cs="Times New Roman"/>
          <w:i/>
          <w:sz w:val="24"/>
          <w:szCs w:val="24"/>
        </w:rPr>
        <w:t xml:space="preserve">Sistem Informasi Manajemen. </w:t>
      </w:r>
      <w:r>
        <w:rPr>
          <w:rFonts w:ascii="Times New Roman" w:hAnsi="Times New Roman" w:cs="Times New Roman"/>
          <w:sz w:val="24"/>
          <w:szCs w:val="24"/>
        </w:rPr>
        <w:t>Yogyakart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: </w:t>
      </w:r>
      <w:r w:rsidRPr="00FA1226">
        <w:rPr>
          <w:rFonts w:ascii="Times New Roman" w:hAnsi="Times New Roman" w:cs="Times New Roman"/>
          <w:sz w:val="24"/>
          <w:szCs w:val="24"/>
        </w:rPr>
        <w:t>Graha Ilmu.</w:t>
      </w:r>
    </w:p>
    <w:p w:rsidR="007C4851" w:rsidRPr="00B233EE" w:rsidRDefault="007C4851" w:rsidP="00437C1C">
      <w:pPr>
        <w:autoSpaceDE w:val="0"/>
        <w:autoSpaceDN w:val="0"/>
        <w:adjustRightInd w:val="0"/>
        <w:ind w:left="709" w:hanging="709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94645C">
        <w:rPr>
          <w:rFonts w:ascii="Times New Roman" w:hAnsi="Times New Roman" w:cs="Times New Roman"/>
          <w:color w:val="000000"/>
          <w:sz w:val="24"/>
          <w:szCs w:val="24"/>
        </w:rPr>
        <w:t>Mufraini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 Arief</w:t>
      </w:r>
      <w:r w:rsidRPr="0094645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2012. </w:t>
      </w:r>
      <w:r w:rsidRPr="00B233EE">
        <w:rPr>
          <w:rFonts w:ascii="Times New Roman" w:hAnsi="Times New Roman" w:cs="Times New Roman"/>
          <w:i/>
          <w:iCs/>
          <w:color w:val="000000"/>
          <w:sz w:val="24"/>
          <w:szCs w:val="24"/>
        </w:rPr>
        <w:t>Fiqh dan Manajemen Zakat di Indonesia</w:t>
      </w:r>
      <w:r w:rsidRPr="00B233E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</w:rPr>
        <w:t>UIN Malang Pres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 : </w:t>
      </w:r>
      <w:r w:rsidRPr="00B233EE">
        <w:rPr>
          <w:rFonts w:ascii="Times New Roman" w:hAnsi="Times New Roman" w:cs="Times New Roman"/>
          <w:color w:val="000000"/>
          <w:sz w:val="24"/>
          <w:szCs w:val="24"/>
        </w:rPr>
        <w:t>Yogyakarta</w:t>
      </w:r>
    </w:p>
    <w:p w:rsidR="007C4851" w:rsidRPr="0094645C" w:rsidRDefault="007C4851" w:rsidP="00437C1C">
      <w:pPr>
        <w:autoSpaceDE w:val="0"/>
        <w:autoSpaceDN w:val="0"/>
        <w:adjustRightInd w:val="0"/>
        <w:ind w:left="709" w:hanging="709"/>
        <w:jc w:val="both"/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</w:pPr>
    </w:p>
    <w:p w:rsidR="007C4851" w:rsidRPr="00CA11EA" w:rsidRDefault="007C4851" w:rsidP="00437C1C">
      <w:pPr>
        <w:ind w:left="720" w:hanging="72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Mu‟is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color w:val="000000"/>
          <w:sz w:val="24"/>
          <w:szCs w:val="24"/>
        </w:rPr>
        <w:t>Fahrur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. 2011.</w:t>
      </w:r>
      <w:r w:rsidRPr="0094645C">
        <w:rPr>
          <w:rFonts w:ascii="Times New Roman" w:hAnsi="Times New Roman" w:cs="Times New Roman"/>
          <w:i/>
          <w:iCs/>
          <w:color w:val="000000"/>
          <w:sz w:val="24"/>
          <w:szCs w:val="24"/>
        </w:rPr>
        <w:t>Zakat A-Z Panduan Mudah, Lengkap, dan Praktistentang Zakat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</w:rPr>
        <w:t>Solo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: </w:t>
      </w:r>
      <w:r w:rsidRPr="0094645C">
        <w:rPr>
          <w:rFonts w:ascii="Times New Roman" w:hAnsi="Times New Roman" w:cs="Times New Roman"/>
          <w:color w:val="000000"/>
          <w:sz w:val="24"/>
          <w:szCs w:val="24"/>
        </w:rPr>
        <w:t>Tinta Medina</w:t>
      </w:r>
    </w:p>
    <w:p w:rsidR="007C4851" w:rsidRDefault="007C4851" w:rsidP="00437C1C">
      <w:pPr>
        <w:spacing w:after="100" w:afterAutospacing="1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A1226">
        <w:rPr>
          <w:rFonts w:ascii="Times New Roman" w:hAnsi="Times New Roman" w:cs="Times New Roman"/>
          <w:sz w:val="24"/>
          <w:szCs w:val="24"/>
        </w:rPr>
        <w:t xml:space="preserve">Rosa A.S dan M. Shalahuddin. 2011. </w:t>
      </w:r>
      <w:r w:rsidRPr="00FA1226">
        <w:rPr>
          <w:rFonts w:ascii="Times New Roman" w:hAnsi="Times New Roman" w:cs="Times New Roman"/>
          <w:i/>
          <w:sz w:val="24"/>
          <w:szCs w:val="24"/>
        </w:rPr>
        <w:t xml:space="preserve">Rekayasa Perangkat Lunak </w:t>
      </w:r>
      <w:r w:rsidRPr="00FA1226">
        <w:rPr>
          <w:rFonts w:ascii="Times New Roman" w:hAnsi="Times New Roman" w:cs="Times New Roman"/>
          <w:sz w:val="24"/>
          <w:szCs w:val="24"/>
        </w:rPr>
        <w:t>(</w:t>
      </w:r>
      <w:r w:rsidRPr="00FA1226">
        <w:rPr>
          <w:rFonts w:ascii="Times New Roman" w:hAnsi="Times New Roman" w:cs="Times New Roman"/>
          <w:i/>
          <w:sz w:val="24"/>
          <w:szCs w:val="24"/>
        </w:rPr>
        <w:t>terstruktur dan berorientasi objek</w:t>
      </w:r>
      <w:r w:rsidRPr="00FA1226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>Bandu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: </w:t>
      </w:r>
      <w:r w:rsidRPr="00FA1226">
        <w:rPr>
          <w:rFonts w:ascii="Times New Roman" w:hAnsi="Times New Roman" w:cs="Times New Roman"/>
          <w:sz w:val="24"/>
          <w:szCs w:val="24"/>
        </w:rPr>
        <w:t>Modula</w:t>
      </w:r>
    </w:p>
    <w:p w:rsidR="00315E3B" w:rsidRPr="00315E3B" w:rsidRDefault="00315E3B" w:rsidP="00437C1C">
      <w:pPr>
        <w:spacing w:after="100" w:afterAutospacing="1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ahroni, Dr.oni. dkk. 2018.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Fikih Zakat Kontemporer. </w:t>
      </w:r>
      <w:r>
        <w:rPr>
          <w:rFonts w:ascii="Times New Roman" w:hAnsi="Times New Roman" w:cs="Times New Roman"/>
          <w:sz w:val="24"/>
          <w:szCs w:val="24"/>
          <w:lang w:val="en-US"/>
        </w:rPr>
        <w:t>Depok : Pt. RajaGrafinfo Persada</w:t>
      </w:r>
    </w:p>
    <w:p w:rsidR="00437C1C" w:rsidRPr="00437C1C" w:rsidRDefault="00437C1C" w:rsidP="00437C1C">
      <w:pPr>
        <w:spacing w:after="100" w:afterAutospacing="1"/>
        <w:ind w:left="709" w:hanging="709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uhendri. 2014.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Rancang Bangun Aplikasi Mobile Perhitungan Zakat Maal Berbasis Android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ajalengka :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Online</w:t>
      </w:r>
    </w:p>
    <w:p w:rsidR="007C4851" w:rsidRDefault="007C4851" w:rsidP="00437C1C">
      <w:pPr>
        <w:ind w:left="720" w:hanging="720"/>
        <w:jc w:val="both"/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</w:pP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>Supratman Zakir dan Haris Wandi. 2015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. Aplikasi Sistem Pakar Perhitungan Zakat Maal Menggunakan PHP/MySQL</w:t>
      </w: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 xml:space="preserve">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Online</w:t>
      </w:r>
    </w:p>
    <w:p w:rsidR="00D52AC7" w:rsidRPr="007F3E3C" w:rsidRDefault="00D52AC7" w:rsidP="00437C1C">
      <w:pPr>
        <w:ind w:left="720" w:hanging="720"/>
        <w:jc w:val="both"/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</w:pPr>
    </w:p>
    <w:p w:rsidR="007C4851" w:rsidRDefault="007C4851" w:rsidP="00437C1C">
      <w:pPr>
        <w:ind w:left="851" w:hanging="851"/>
        <w:jc w:val="both"/>
        <w:rPr>
          <w:rStyle w:val="Strong"/>
          <w:rFonts w:ascii="Times New Roman" w:hAnsi="Times New Roman" w:cs="Times New Roman"/>
          <w:b w:val="0"/>
          <w:sz w:val="24"/>
          <w:szCs w:val="24"/>
          <w:lang w:val="en-US"/>
        </w:rPr>
      </w:pP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</w:rPr>
        <w:t>Sutabri</w:t>
      </w: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  <w:lang w:val="sv-SE"/>
        </w:rPr>
        <w:t>. 20</w:t>
      </w: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</w:rPr>
        <w:t xml:space="preserve">12. </w:t>
      </w:r>
      <w:r w:rsidRPr="00FA1226">
        <w:rPr>
          <w:rStyle w:val="Strong"/>
          <w:rFonts w:ascii="Times New Roman" w:hAnsi="Times New Roman" w:cs="Times New Roman"/>
          <w:b w:val="0"/>
          <w:i/>
          <w:sz w:val="24"/>
          <w:szCs w:val="24"/>
        </w:rPr>
        <w:t>Analisis Sistem Informasi.</w:t>
      </w: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</w:rPr>
        <w:t xml:space="preserve"> Jakarta</w:t>
      </w:r>
      <w:r>
        <w:rPr>
          <w:rStyle w:val="Strong"/>
          <w:rFonts w:ascii="Times New Roman" w:hAnsi="Times New Roman" w:cs="Times New Roman"/>
          <w:b w:val="0"/>
          <w:sz w:val="24"/>
          <w:szCs w:val="24"/>
          <w:lang w:val="en-US"/>
        </w:rPr>
        <w:t xml:space="preserve"> : </w:t>
      </w:r>
      <w:r w:rsidRPr="00FA1226">
        <w:rPr>
          <w:rStyle w:val="Strong"/>
          <w:rFonts w:ascii="Times New Roman" w:hAnsi="Times New Roman" w:cs="Times New Roman"/>
          <w:b w:val="0"/>
          <w:sz w:val="24"/>
          <w:szCs w:val="24"/>
        </w:rPr>
        <w:t>Andi.</w:t>
      </w:r>
    </w:p>
    <w:p w:rsidR="00D52AC7" w:rsidRPr="00D52AC7" w:rsidRDefault="00D52AC7" w:rsidP="00437C1C">
      <w:pPr>
        <w:ind w:left="851" w:hanging="851"/>
        <w:jc w:val="both"/>
        <w:rPr>
          <w:rStyle w:val="Strong"/>
          <w:rFonts w:ascii="Times New Roman" w:hAnsi="Times New Roman" w:cs="Times New Roman"/>
          <w:b w:val="0"/>
          <w:sz w:val="24"/>
          <w:szCs w:val="24"/>
          <w:lang w:val="en-US"/>
        </w:rPr>
      </w:pPr>
    </w:p>
    <w:p w:rsidR="00BD5DB0" w:rsidRPr="00437C1C" w:rsidRDefault="007C4851" w:rsidP="00437C1C">
      <w:pPr>
        <w:ind w:left="709" w:hanging="709"/>
        <w:jc w:val="both"/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lastRenderedPageBreak/>
        <w:t xml:space="preserve">Syani, Mamay. 2016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Aplikasi Perhitungan Zakat PKPU Kota Cimahi Berbasis Android</w:t>
      </w:r>
      <w:r>
        <w:rPr>
          <w:rFonts w:ascii="Times New Roman" w:eastAsiaTheme="minorHAnsi" w:hAnsi="Times New Roman" w:cs="Times New Roman"/>
          <w:color w:val="000000"/>
          <w:sz w:val="24"/>
          <w:szCs w:val="24"/>
          <w:lang w:val="en-US"/>
        </w:rPr>
        <w:t xml:space="preserve">. </w:t>
      </w:r>
      <w:r w:rsidRPr="007F3E3C">
        <w:rPr>
          <w:rFonts w:ascii="Times New Roman" w:eastAsiaTheme="minorHAnsi" w:hAnsi="Times New Roman" w:cs="Times New Roman"/>
          <w:i/>
          <w:color w:val="000000"/>
          <w:sz w:val="24"/>
          <w:szCs w:val="24"/>
          <w:lang w:val="en-US"/>
        </w:rPr>
        <w:t>Online</w:t>
      </w:r>
    </w:p>
    <w:p w:rsidR="00F448D3" w:rsidRPr="00FA149F" w:rsidRDefault="00F448D3" w:rsidP="00F448D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6C5417" w:rsidRPr="00FA149F" w:rsidRDefault="006C5417" w:rsidP="00ED5D17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7B131E" w:rsidRPr="00552BD8" w:rsidRDefault="00BA0DBA" w:rsidP="003D24B9">
      <w:pPr>
        <w:pStyle w:val="NoSpacing"/>
        <w:rPr>
          <w:rFonts w:ascii="Times New Roman" w:hAnsi="Times New Roman" w:cs="Times New Roman"/>
          <w:b/>
          <w:sz w:val="24"/>
          <w:szCs w:val="24"/>
        </w:rPr>
      </w:pPr>
      <w:r w:rsidRPr="00FA149F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End w:id="0"/>
    </w:p>
    <w:sectPr w:rsidR="007B131E" w:rsidRPr="00552BD8" w:rsidSect="003D24B9">
      <w:headerReference w:type="default" r:id="rId8"/>
      <w:footerReference w:type="default" r:id="rId9"/>
      <w:type w:val="continuous"/>
      <w:pgSz w:w="11907" w:h="16840" w:code="9"/>
      <w:pgMar w:top="1701" w:right="1701" w:bottom="1701" w:left="2268" w:header="851" w:footer="720" w:gutter="0"/>
      <w:pgNumType w:start="85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B1DE4" w:rsidRDefault="002B1DE4" w:rsidP="007A18B7">
      <w:r>
        <w:separator/>
      </w:r>
    </w:p>
  </w:endnote>
  <w:endnote w:type="continuationSeparator" w:id="1">
    <w:p w:rsidR="002B1DE4" w:rsidRDefault="002B1DE4" w:rsidP="007A18B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 Symbol">
    <w:panose1 w:val="020B0502040204020203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96B5A" w:rsidRDefault="00D96B5A" w:rsidP="003E16A9">
    <w:pPr>
      <w:pStyle w:val="Footer"/>
      <w:tabs>
        <w:tab w:val="left" w:pos="602"/>
      </w:tabs>
    </w:pPr>
    <w:r>
      <w:tab/>
    </w:r>
  </w:p>
  <w:p w:rsidR="00D96B5A" w:rsidRDefault="00D96B5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B1DE4" w:rsidRDefault="002B1DE4" w:rsidP="007A18B7">
      <w:r>
        <w:separator/>
      </w:r>
    </w:p>
  </w:footnote>
  <w:footnote w:type="continuationSeparator" w:id="1">
    <w:p w:rsidR="002B1DE4" w:rsidRDefault="002B1DE4" w:rsidP="007A18B7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96B5A" w:rsidRPr="00182E4E" w:rsidRDefault="00BA0DBA">
    <w:pPr>
      <w:pStyle w:val="Header"/>
      <w:jc w:val="right"/>
      <w:rPr>
        <w:rFonts w:ascii="Times New Roman" w:hAnsi="Times New Roman" w:cs="Times New Roman"/>
        <w:sz w:val="24"/>
      </w:rPr>
    </w:pPr>
    <w:r w:rsidRPr="00182E4E">
      <w:rPr>
        <w:rFonts w:ascii="Times New Roman" w:hAnsi="Times New Roman" w:cs="Times New Roman"/>
        <w:sz w:val="24"/>
      </w:rPr>
      <w:fldChar w:fldCharType="begin"/>
    </w:r>
    <w:r w:rsidR="00D96B5A" w:rsidRPr="00182E4E">
      <w:rPr>
        <w:rFonts w:ascii="Times New Roman" w:hAnsi="Times New Roman" w:cs="Times New Roman"/>
        <w:sz w:val="24"/>
      </w:rPr>
      <w:instrText xml:space="preserve"> PAGE   \* MERGEFORMAT </w:instrText>
    </w:r>
    <w:r w:rsidRPr="00182E4E">
      <w:rPr>
        <w:rFonts w:ascii="Times New Roman" w:hAnsi="Times New Roman" w:cs="Times New Roman"/>
        <w:sz w:val="24"/>
      </w:rPr>
      <w:fldChar w:fldCharType="separate"/>
    </w:r>
    <w:r w:rsidR="003D24B9">
      <w:rPr>
        <w:rFonts w:ascii="Times New Roman" w:hAnsi="Times New Roman" w:cs="Times New Roman"/>
        <w:noProof/>
        <w:sz w:val="24"/>
      </w:rPr>
      <w:t>86</w:t>
    </w:r>
    <w:r w:rsidRPr="00182E4E">
      <w:rPr>
        <w:rFonts w:ascii="Times New Roman" w:hAnsi="Times New Roman" w:cs="Times New Roman"/>
        <w:noProof/>
        <w:sz w:val="24"/>
      </w:rPr>
      <w:fldChar w:fldCharType="end"/>
    </w:r>
  </w:p>
  <w:p w:rsidR="00D96B5A" w:rsidRDefault="00D96B5A" w:rsidP="00AC1663">
    <w:pPr>
      <w:pStyle w:val="Header"/>
      <w:tabs>
        <w:tab w:val="left" w:pos="3291"/>
      </w:tabs>
    </w:pPr>
    <w:r>
      <w:tab/>
    </w:r>
    <w:r>
      <w:tab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412608"/>
    <w:multiLevelType w:val="multilevel"/>
    <w:tmpl w:val="E4FC554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21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781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70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275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20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76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696" w:hanging="1800"/>
      </w:pPr>
      <w:rPr>
        <w:rFonts w:hint="default"/>
      </w:rPr>
    </w:lvl>
  </w:abstractNum>
  <w:abstractNum w:abstractNumId="1">
    <w:nsid w:val="0DE53C64"/>
    <w:multiLevelType w:val="multilevel"/>
    <w:tmpl w:val="C75CAAE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2">
    <w:nsid w:val="0F86401F"/>
    <w:multiLevelType w:val="multilevel"/>
    <w:tmpl w:val="06C638C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  <w:i w:val="0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">
    <w:nsid w:val="14901183"/>
    <w:multiLevelType w:val="hybridMultilevel"/>
    <w:tmpl w:val="B2D4E6A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64E60AE"/>
    <w:multiLevelType w:val="multilevel"/>
    <w:tmpl w:val="1A34910A"/>
    <w:lvl w:ilvl="0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>
      <w:start w:val="1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7570F90"/>
    <w:multiLevelType w:val="hybridMultilevel"/>
    <w:tmpl w:val="2DDEEB38"/>
    <w:lvl w:ilvl="0" w:tplc="51023246">
      <w:start w:val="1"/>
      <w:numFmt w:val="upperLetter"/>
      <w:lvlText w:val="%1."/>
      <w:lvlJc w:val="left"/>
      <w:pPr>
        <w:ind w:left="12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05" w:hanging="360"/>
      </w:pPr>
    </w:lvl>
    <w:lvl w:ilvl="2" w:tplc="0409001B" w:tentative="1">
      <w:start w:val="1"/>
      <w:numFmt w:val="lowerRoman"/>
      <w:lvlText w:val="%3."/>
      <w:lvlJc w:val="right"/>
      <w:pPr>
        <w:ind w:left="2625" w:hanging="180"/>
      </w:pPr>
    </w:lvl>
    <w:lvl w:ilvl="3" w:tplc="0409000F" w:tentative="1">
      <w:start w:val="1"/>
      <w:numFmt w:val="decimal"/>
      <w:lvlText w:val="%4."/>
      <w:lvlJc w:val="left"/>
      <w:pPr>
        <w:ind w:left="3345" w:hanging="360"/>
      </w:pPr>
    </w:lvl>
    <w:lvl w:ilvl="4" w:tplc="04090019" w:tentative="1">
      <w:start w:val="1"/>
      <w:numFmt w:val="lowerLetter"/>
      <w:lvlText w:val="%5."/>
      <w:lvlJc w:val="left"/>
      <w:pPr>
        <w:ind w:left="4065" w:hanging="360"/>
      </w:pPr>
    </w:lvl>
    <w:lvl w:ilvl="5" w:tplc="0409001B" w:tentative="1">
      <w:start w:val="1"/>
      <w:numFmt w:val="lowerRoman"/>
      <w:lvlText w:val="%6."/>
      <w:lvlJc w:val="right"/>
      <w:pPr>
        <w:ind w:left="4785" w:hanging="180"/>
      </w:pPr>
    </w:lvl>
    <w:lvl w:ilvl="6" w:tplc="0409000F" w:tentative="1">
      <w:start w:val="1"/>
      <w:numFmt w:val="decimal"/>
      <w:lvlText w:val="%7."/>
      <w:lvlJc w:val="left"/>
      <w:pPr>
        <w:ind w:left="5505" w:hanging="360"/>
      </w:pPr>
    </w:lvl>
    <w:lvl w:ilvl="7" w:tplc="04090019" w:tentative="1">
      <w:start w:val="1"/>
      <w:numFmt w:val="lowerLetter"/>
      <w:lvlText w:val="%8."/>
      <w:lvlJc w:val="left"/>
      <w:pPr>
        <w:ind w:left="6225" w:hanging="360"/>
      </w:pPr>
    </w:lvl>
    <w:lvl w:ilvl="8" w:tplc="0409001B" w:tentative="1">
      <w:start w:val="1"/>
      <w:numFmt w:val="lowerRoman"/>
      <w:lvlText w:val="%9."/>
      <w:lvlJc w:val="right"/>
      <w:pPr>
        <w:ind w:left="6945" w:hanging="180"/>
      </w:pPr>
    </w:lvl>
  </w:abstractNum>
  <w:abstractNum w:abstractNumId="6">
    <w:nsid w:val="20922F5F"/>
    <w:multiLevelType w:val="hybridMultilevel"/>
    <w:tmpl w:val="3E5498B2"/>
    <w:lvl w:ilvl="0" w:tplc="55FC0D4E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>
    <w:nsid w:val="228A4E3E"/>
    <w:multiLevelType w:val="multilevel"/>
    <w:tmpl w:val="6524869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8">
    <w:nsid w:val="24E47990"/>
    <w:multiLevelType w:val="hybridMultilevel"/>
    <w:tmpl w:val="61D45820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24F61D77"/>
    <w:multiLevelType w:val="hybridMultilevel"/>
    <w:tmpl w:val="E99C8996"/>
    <w:lvl w:ilvl="0" w:tplc="53F69198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25456E6A"/>
    <w:multiLevelType w:val="hybridMultilevel"/>
    <w:tmpl w:val="28E2C5A6"/>
    <w:lvl w:ilvl="0" w:tplc="51023246">
      <w:start w:val="1"/>
      <w:numFmt w:val="upperLetter"/>
      <w:lvlText w:val="%1."/>
      <w:lvlJc w:val="left"/>
      <w:pPr>
        <w:ind w:left="12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05" w:hanging="360"/>
      </w:pPr>
    </w:lvl>
    <w:lvl w:ilvl="2" w:tplc="0409001B" w:tentative="1">
      <w:start w:val="1"/>
      <w:numFmt w:val="lowerRoman"/>
      <w:lvlText w:val="%3."/>
      <w:lvlJc w:val="right"/>
      <w:pPr>
        <w:ind w:left="2625" w:hanging="180"/>
      </w:pPr>
    </w:lvl>
    <w:lvl w:ilvl="3" w:tplc="0409000F" w:tentative="1">
      <w:start w:val="1"/>
      <w:numFmt w:val="decimal"/>
      <w:lvlText w:val="%4."/>
      <w:lvlJc w:val="left"/>
      <w:pPr>
        <w:ind w:left="3345" w:hanging="360"/>
      </w:pPr>
    </w:lvl>
    <w:lvl w:ilvl="4" w:tplc="04090019" w:tentative="1">
      <w:start w:val="1"/>
      <w:numFmt w:val="lowerLetter"/>
      <w:lvlText w:val="%5."/>
      <w:lvlJc w:val="left"/>
      <w:pPr>
        <w:ind w:left="4065" w:hanging="360"/>
      </w:pPr>
    </w:lvl>
    <w:lvl w:ilvl="5" w:tplc="0409001B" w:tentative="1">
      <w:start w:val="1"/>
      <w:numFmt w:val="lowerRoman"/>
      <w:lvlText w:val="%6."/>
      <w:lvlJc w:val="right"/>
      <w:pPr>
        <w:ind w:left="4785" w:hanging="180"/>
      </w:pPr>
    </w:lvl>
    <w:lvl w:ilvl="6" w:tplc="0409000F" w:tentative="1">
      <w:start w:val="1"/>
      <w:numFmt w:val="decimal"/>
      <w:lvlText w:val="%7."/>
      <w:lvlJc w:val="left"/>
      <w:pPr>
        <w:ind w:left="5505" w:hanging="360"/>
      </w:pPr>
    </w:lvl>
    <w:lvl w:ilvl="7" w:tplc="04090019" w:tentative="1">
      <w:start w:val="1"/>
      <w:numFmt w:val="lowerLetter"/>
      <w:lvlText w:val="%8."/>
      <w:lvlJc w:val="left"/>
      <w:pPr>
        <w:ind w:left="6225" w:hanging="360"/>
      </w:pPr>
    </w:lvl>
    <w:lvl w:ilvl="8" w:tplc="0409001B" w:tentative="1">
      <w:start w:val="1"/>
      <w:numFmt w:val="lowerRoman"/>
      <w:lvlText w:val="%9."/>
      <w:lvlJc w:val="right"/>
      <w:pPr>
        <w:ind w:left="6945" w:hanging="180"/>
      </w:pPr>
    </w:lvl>
  </w:abstractNum>
  <w:abstractNum w:abstractNumId="11">
    <w:nsid w:val="28672974"/>
    <w:multiLevelType w:val="hybridMultilevel"/>
    <w:tmpl w:val="7B864648"/>
    <w:lvl w:ilvl="0" w:tplc="BA1AEC80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>
    <w:nsid w:val="28D82F98"/>
    <w:multiLevelType w:val="hybridMultilevel"/>
    <w:tmpl w:val="8194A2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8DB1891"/>
    <w:multiLevelType w:val="hybridMultilevel"/>
    <w:tmpl w:val="2FE8565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B0F0D83"/>
    <w:multiLevelType w:val="hybridMultilevel"/>
    <w:tmpl w:val="A050BB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BF91A96"/>
    <w:multiLevelType w:val="hybridMultilevel"/>
    <w:tmpl w:val="4E32604A"/>
    <w:lvl w:ilvl="0" w:tplc="F3D02D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E250C49"/>
    <w:multiLevelType w:val="hybridMultilevel"/>
    <w:tmpl w:val="707EF74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0184AE4"/>
    <w:multiLevelType w:val="hybridMultilevel"/>
    <w:tmpl w:val="E0CEE7B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0F013AD"/>
    <w:multiLevelType w:val="multilevel"/>
    <w:tmpl w:val="E9EA3F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  <w:b/>
        <w:i w:val="0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9">
    <w:nsid w:val="33557286"/>
    <w:multiLevelType w:val="hybridMultilevel"/>
    <w:tmpl w:val="110C62C8"/>
    <w:lvl w:ilvl="0" w:tplc="51023246">
      <w:start w:val="1"/>
      <w:numFmt w:val="upperLetter"/>
      <w:lvlText w:val="%1."/>
      <w:lvlJc w:val="left"/>
      <w:pPr>
        <w:ind w:left="82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45" w:hanging="360"/>
      </w:pPr>
    </w:lvl>
    <w:lvl w:ilvl="2" w:tplc="0409001B" w:tentative="1">
      <w:start w:val="1"/>
      <w:numFmt w:val="lowerRoman"/>
      <w:lvlText w:val="%3."/>
      <w:lvlJc w:val="right"/>
      <w:pPr>
        <w:ind w:left="2265" w:hanging="180"/>
      </w:pPr>
    </w:lvl>
    <w:lvl w:ilvl="3" w:tplc="0409000F" w:tentative="1">
      <w:start w:val="1"/>
      <w:numFmt w:val="decimal"/>
      <w:lvlText w:val="%4."/>
      <w:lvlJc w:val="left"/>
      <w:pPr>
        <w:ind w:left="2985" w:hanging="360"/>
      </w:pPr>
    </w:lvl>
    <w:lvl w:ilvl="4" w:tplc="04090019" w:tentative="1">
      <w:start w:val="1"/>
      <w:numFmt w:val="lowerLetter"/>
      <w:lvlText w:val="%5."/>
      <w:lvlJc w:val="left"/>
      <w:pPr>
        <w:ind w:left="3705" w:hanging="360"/>
      </w:pPr>
    </w:lvl>
    <w:lvl w:ilvl="5" w:tplc="0409001B" w:tentative="1">
      <w:start w:val="1"/>
      <w:numFmt w:val="lowerRoman"/>
      <w:lvlText w:val="%6."/>
      <w:lvlJc w:val="right"/>
      <w:pPr>
        <w:ind w:left="4425" w:hanging="180"/>
      </w:pPr>
    </w:lvl>
    <w:lvl w:ilvl="6" w:tplc="0409000F" w:tentative="1">
      <w:start w:val="1"/>
      <w:numFmt w:val="decimal"/>
      <w:lvlText w:val="%7."/>
      <w:lvlJc w:val="left"/>
      <w:pPr>
        <w:ind w:left="5145" w:hanging="360"/>
      </w:pPr>
    </w:lvl>
    <w:lvl w:ilvl="7" w:tplc="04090019" w:tentative="1">
      <w:start w:val="1"/>
      <w:numFmt w:val="lowerLetter"/>
      <w:lvlText w:val="%8."/>
      <w:lvlJc w:val="left"/>
      <w:pPr>
        <w:ind w:left="5865" w:hanging="360"/>
      </w:pPr>
    </w:lvl>
    <w:lvl w:ilvl="8" w:tplc="0409001B" w:tentative="1">
      <w:start w:val="1"/>
      <w:numFmt w:val="lowerRoman"/>
      <w:lvlText w:val="%9."/>
      <w:lvlJc w:val="right"/>
      <w:pPr>
        <w:ind w:left="6585" w:hanging="180"/>
      </w:pPr>
    </w:lvl>
  </w:abstractNum>
  <w:abstractNum w:abstractNumId="20">
    <w:nsid w:val="34561800"/>
    <w:multiLevelType w:val="hybridMultilevel"/>
    <w:tmpl w:val="D97050E4"/>
    <w:lvl w:ilvl="0" w:tplc="E3468C54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5287D70"/>
    <w:multiLevelType w:val="multilevel"/>
    <w:tmpl w:val="083419A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ascii="Times New Roman" w:hAnsi="Times New Roman" w:cs="Times New Roman" w:hint="default"/>
        <w:b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>
    <w:nsid w:val="35970D65"/>
    <w:multiLevelType w:val="hybridMultilevel"/>
    <w:tmpl w:val="8A3A60E8"/>
    <w:lvl w:ilvl="0" w:tplc="3642E4DC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>
    <w:nsid w:val="383A3C9F"/>
    <w:multiLevelType w:val="hybridMultilevel"/>
    <w:tmpl w:val="4EA2F1F0"/>
    <w:lvl w:ilvl="0" w:tplc="1F80DBA2">
      <w:start w:val="1"/>
      <w:numFmt w:val="upperLetter"/>
      <w:lvlText w:val="%1."/>
      <w:lvlJc w:val="left"/>
      <w:pPr>
        <w:ind w:left="82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44" w:hanging="360"/>
      </w:pPr>
    </w:lvl>
    <w:lvl w:ilvl="2" w:tplc="0409001B" w:tentative="1">
      <w:start w:val="1"/>
      <w:numFmt w:val="lowerRoman"/>
      <w:lvlText w:val="%3."/>
      <w:lvlJc w:val="right"/>
      <w:pPr>
        <w:ind w:left="2264" w:hanging="180"/>
      </w:pPr>
    </w:lvl>
    <w:lvl w:ilvl="3" w:tplc="0409000F" w:tentative="1">
      <w:start w:val="1"/>
      <w:numFmt w:val="decimal"/>
      <w:lvlText w:val="%4."/>
      <w:lvlJc w:val="left"/>
      <w:pPr>
        <w:ind w:left="2984" w:hanging="360"/>
      </w:pPr>
    </w:lvl>
    <w:lvl w:ilvl="4" w:tplc="04090019" w:tentative="1">
      <w:start w:val="1"/>
      <w:numFmt w:val="lowerLetter"/>
      <w:lvlText w:val="%5."/>
      <w:lvlJc w:val="left"/>
      <w:pPr>
        <w:ind w:left="3704" w:hanging="360"/>
      </w:pPr>
    </w:lvl>
    <w:lvl w:ilvl="5" w:tplc="0409001B" w:tentative="1">
      <w:start w:val="1"/>
      <w:numFmt w:val="lowerRoman"/>
      <w:lvlText w:val="%6."/>
      <w:lvlJc w:val="right"/>
      <w:pPr>
        <w:ind w:left="4424" w:hanging="180"/>
      </w:pPr>
    </w:lvl>
    <w:lvl w:ilvl="6" w:tplc="0409000F" w:tentative="1">
      <w:start w:val="1"/>
      <w:numFmt w:val="decimal"/>
      <w:lvlText w:val="%7."/>
      <w:lvlJc w:val="left"/>
      <w:pPr>
        <w:ind w:left="5144" w:hanging="360"/>
      </w:pPr>
    </w:lvl>
    <w:lvl w:ilvl="7" w:tplc="04090019" w:tentative="1">
      <w:start w:val="1"/>
      <w:numFmt w:val="lowerLetter"/>
      <w:lvlText w:val="%8."/>
      <w:lvlJc w:val="left"/>
      <w:pPr>
        <w:ind w:left="5864" w:hanging="360"/>
      </w:pPr>
    </w:lvl>
    <w:lvl w:ilvl="8" w:tplc="0409001B" w:tentative="1">
      <w:start w:val="1"/>
      <w:numFmt w:val="lowerRoman"/>
      <w:lvlText w:val="%9."/>
      <w:lvlJc w:val="right"/>
      <w:pPr>
        <w:ind w:left="6584" w:hanging="180"/>
      </w:pPr>
    </w:lvl>
  </w:abstractNum>
  <w:abstractNum w:abstractNumId="24">
    <w:nsid w:val="3B1D7E85"/>
    <w:multiLevelType w:val="hybridMultilevel"/>
    <w:tmpl w:val="CBD0A58A"/>
    <w:lvl w:ilvl="0" w:tplc="51023246">
      <w:start w:val="1"/>
      <w:numFmt w:val="upperLetter"/>
      <w:lvlText w:val="%1."/>
      <w:lvlJc w:val="left"/>
      <w:pPr>
        <w:ind w:left="12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05" w:hanging="360"/>
      </w:pPr>
    </w:lvl>
    <w:lvl w:ilvl="2" w:tplc="0409001B" w:tentative="1">
      <w:start w:val="1"/>
      <w:numFmt w:val="lowerRoman"/>
      <w:lvlText w:val="%3."/>
      <w:lvlJc w:val="right"/>
      <w:pPr>
        <w:ind w:left="2625" w:hanging="180"/>
      </w:pPr>
    </w:lvl>
    <w:lvl w:ilvl="3" w:tplc="0409000F" w:tentative="1">
      <w:start w:val="1"/>
      <w:numFmt w:val="decimal"/>
      <w:lvlText w:val="%4."/>
      <w:lvlJc w:val="left"/>
      <w:pPr>
        <w:ind w:left="3345" w:hanging="360"/>
      </w:pPr>
    </w:lvl>
    <w:lvl w:ilvl="4" w:tplc="04090019" w:tentative="1">
      <w:start w:val="1"/>
      <w:numFmt w:val="lowerLetter"/>
      <w:lvlText w:val="%5."/>
      <w:lvlJc w:val="left"/>
      <w:pPr>
        <w:ind w:left="4065" w:hanging="360"/>
      </w:pPr>
    </w:lvl>
    <w:lvl w:ilvl="5" w:tplc="0409001B" w:tentative="1">
      <w:start w:val="1"/>
      <w:numFmt w:val="lowerRoman"/>
      <w:lvlText w:val="%6."/>
      <w:lvlJc w:val="right"/>
      <w:pPr>
        <w:ind w:left="4785" w:hanging="180"/>
      </w:pPr>
    </w:lvl>
    <w:lvl w:ilvl="6" w:tplc="0409000F" w:tentative="1">
      <w:start w:val="1"/>
      <w:numFmt w:val="decimal"/>
      <w:lvlText w:val="%7."/>
      <w:lvlJc w:val="left"/>
      <w:pPr>
        <w:ind w:left="5505" w:hanging="360"/>
      </w:pPr>
    </w:lvl>
    <w:lvl w:ilvl="7" w:tplc="04090019" w:tentative="1">
      <w:start w:val="1"/>
      <w:numFmt w:val="lowerLetter"/>
      <w:lvlText w:val="%8."/>
      <w:lvlJc w:val="left"/>
      <w:pPr>
        <w:ind w:left="6225" w:hanging="360"/>
      </w:pPr>
    </w:lvl>
    <w:lvl w:ilvl="8" w:tplc="0409001B" w:tentative="1">
      <w:start w:val="1"/>
      <w:numFmt w:val="lowerRoman"/>
      <w:lvlText w:val="%9."/>
      <w:lvlJc w:val="right"/>
      <w:pPr>
        <w:ind w:left="6945" w:hanging="180"/>
      </w:pPr>
    </w:lvl>
  </w:abstractNum>
  <w:abstractNum w:abstractNumId="25">
    <w:nsid w:val="3DEE10DD"/>
    <w:multiLevelType w:val="hybridMultilevel"/>
    <w:tmpl w:val="61A6AE30"/>
    <w:lvl w:ilvl="0" w:tplc="0421000F">
      <w:start w:val="1"/>
      <w:numFmt w:val="decimal"/>
      <w:lvlText w:val="%1."/>
      <w:lvlJc w:val="left"/>
      <w:pPr>
        <w:ind w:left="2421" w:hanging="360"/>
      </w:p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26">
    <w:nsid w:val="403747AA"/>
    <w:multiLevelType w:val="hybridMultilevel"/>
    <w:tmpl w:val="90DE1E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1407EDA"/>
    <w:multiLevelType w:val="hybridMultilevel"/>
    <w:tmpl w:val="C40CA6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5B02F38"/>
    <w:multiLevelType w:val="hybridMultilevel"/>
    <w:tmpl w:val="D058745A"/>
    <w:lvl w:ilvl="0" w:tplc="7D6C3D3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5C13A1E"/>
    <w:multiLevelType w:val="hybridMultilevel"/>
    <w:tmpl w:val="FEFA8B58"/>
    <w:lvl w:ilvl="0" w:tplc="6EE01ECE">
      <w:start w:val="1"/>
      <w:numFmt w:val="upperLetter"/>
      <w:lvlText w:val="%1."/>
      <w:lvlJc w:val="left"/>
      <w:pPr>
        <w:ind w:left="11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05" w:hanging="360"/>
      </w:pPr>
    </w:lvl>
    <w:lvl w:ilvl="2" w:tplc="0409001B" w:tentative="1">
      <w:start w:val="1"/>
      <w:numFmt w:val="lowerRoman"/>
      <w:lvlText w:val="%3."/>
      <w:lvlJc w:val="right"/>
      <w:pPr>
        <w:ind w:left="2625" w:hanging="180"/>
      </w:pPr>
    </w:lvl>
    <w:lvl w:ilvl="3" w:tplc="0409000F" w:tentative="1">
      <w:start w:val="1"/>
      <w:numFmt w:val="decimal"/>
      <w:lvlText w:val="%4."/>
      <w:lvlJc w:val="left"/>
      <w:pPr>
        <w:ind w:left="3345" w:hanging="360"/>
      </w:pPr>
    </w:lvl>
    <w:lvl w:ilvl="4" w:tplc="04090019" w:tentative="1">
      <w:start w:val="1"/>
      <w:numFmt w:val="lowerLetter"/>
      <w:lvlText w:val="%5."/>
      <w:lvlJc w:val="left"/>
      <w:pPr>
        <w:ind w:left="4065" w:hanging="360"/>
      </w:pPr>
    </w:lvl>
    <w:lvl w:ilvl="5" w:tplc="0409001B" w:tentative="1">
      <w:start w:val="1"/>
      <w:numFmt w:val="lowerRoman"/>
      <w:lvlText w:val="%6."/>
      <w:lvlJc w:val="right"/>
      <w:pPr>
        <w:ind w:left="4785" w:hanging="180"/>
      </w:pPr>
    </w:lvl>
    <w:lvl w:ilvl="6" w:tplc="0409000F" w:tentative="1">
      <w:start w:val="1"/>
      <w:numFmt w:val="decimal"/>
      <w:lvlText w:val="%7."/>
      <w:lvlJc w:val="left"/>
      <w:pPr>
        <w:ind w:left="5505" w:hanging="360"/>
      </w:pPr>
    </w:lvl>
    <w:lvl w:ilvl="7" w:tplc="04090019" w:tentative="1">
      <w:start w:val="1"/>
      <w:numFmt w:val="lowerLetter"/>
      <w:lvlText w:val="%8."/>
      <w:lvlJc w:val="left"/>
      <w:pPr>
        <w:ind w:left="6225" w:hanging="360"/>
      </w:pPr>
    </w:lvl>
    <w:lvl w:ilvl="8" w:tplc="0409001B" w:tentative="1">
      <w:start w:val="1"/>
      <w:numFmt w:val="lowerRoman"/>
      <w:lvlText w:val="%9."/>
      <w:lvlJc w:val="right"/>
      <w:pPr>
        <w:ind w:left="6945" w:hanging="180"/>
      </w:pPr>
    </w:lvl>
  </w:abstractNum>
  <w:abstractNum w:abstractNumId="30">
    <w:nsid w:val="4798495B"/>
    <w:multiLevelType w:val="hybridMultilevel"/>
    <w:tmpl w:val="BB9A789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B570EF9"/>
    <w:multiLevelType w:val="hybridMultilevel"/>
    <w:tmpl w:val="BDC6EAB8"/>
    <w:lvl w:ilvl="0" w:tplc="882218E0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C203B2D"/>
    <w:multiLevelType w:val="multilevel"/>
    <w:tmpl w:val="E77E4D66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  <w:color w:val="FFFFFF" w:themeColor="background1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ascii="Times New Roman" w:hAnsi="Times New Roman" w:cs="Times New Roman" w:hint="default"/>
        <w:sz w:val="24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3">
    <w:nsid w:val="4C4704C9"/>
    <w:multiLevelType w:val="hybridMultilevel"/>
    <w:tmpl w:val="4C026CF4"/>
    <w:lvl w:ilvl="0" w:tplc="51023246">
      <w:start w:val="1"/>
      <w:numFmt w:val="upperLetter"/>
      <w:lvlText w:val="%1."/>
      <w:lvlJc w:val="left"/>
      <w:pPr>
        <w:ind w:left="12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05" w:hanging="360"/>
      </w:pPr>
    </w:lvl>
    <w:lvl w:ilvl="2" w:tplc="0409001B" w:tentative="1">
      <w:start w:val="1"/>
      <w:numFmt w:val="lowerRoman"/>
      <w:lvlText w:val="%3."/>
      <w:lvlJc w:val="right"/>
      <w:pPr>
        <w:ind w:left="2625" w:hanging="180"/>
      </w:pPr>
    </w:lvl>
    <w:lvl w:ilvl="3" w:tplc="0409000F" w:tentative="1">
      <w:start w:val="1"/>
      <w:numFmt w:val="decimal"/>
      <w:lvlText w:val="%4."/>
      <w:lvlJc w:val="left"/>
      <w:pPr>
        <w:ind w:left="3345" w:hanging="360"/>
      </w:pPr>
    </w:lvl>
    <w:lvl w:ilvl="4" w:tplc="04090019" w:tentative="1">
      <w:start w:val="1"/>
      <w:numFmt w:val="lowerLetter"/>
      <w:lvlText w:val="%5."/>
      <w:lvlJc w:val="left"/>
      <w:pPr>
        <w:ind w:left="4065" w:hanging="360"/>
      </w:pPr>
    </w:lvl>
    <w:lvl w:ilvl="5" w:tplc="0409001B" w:tentative="1">
      <w:start w:val="1"/>
      <w:numFmt w:val="lowerRoman"/>
      <w:lvlText w:val="%6."/>
      <w:lvlJc w:val="right"/>
      <w:pPr>
        <w:ind w:left="4785" w:hanging="180"/>
      </w:pPr>
    </w:lvl>
    <w:lvl w:ilvl="6" w:tplc="0409000F" w:tentative="1">
      <w:start w:val="1"/>
      <w:numFmt w:val="decimal"/>
      <w:lvlText w:val="%7."/>
      <w:lvlJc w:val="left"/>
      <w:pPr>
        <w:ind w:left="5505" w:hanging="360"/>
      </w:pPr>
    </w:lvl>
    <w:lvl w:ilvl="7" w:tplc="04090019" w:tentative="1">
      <w:start w:val="1"/>
      <w:numFmt w:val="lowerLetter"/>
      <w:lvlText w:val="%8."/>
      <w:lvlJc w:val="left"/>
      <w:pPr>
        <w:ind w:left="6225" w:hanging="360"/>
      </w:pPr>
    </w:lvl>
    <w:lvl w:ilvl="8" w:tplc="0409001B" w:tentative="1">
      <w:start w:val="1"/>
      <w:numFmt w:val="lowerRoman"/>
      <w:lvlText w:val="%9."/>
      <w:lvlJc w:val="right"/>
      <w:pPr>
        <w:ind w:left="6945" w:hanging="180"/>
      </w:pPr>
    </w:lvl>
  </w:abstractNum>
  <w:abstractNum w:abstractNumId="34">
    <w:nsid w:val="509A6962"/>
    <w:multiLevelType w:val="hybridMultilevel"/>
    <w:tmpl w:val="FBBE344E"/>
    <w:lvl w:ilvl="0" w:tplc="0638F3B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i w:val="0"/>
      </w:rPr>
    </w:lvl>
    <w:lvl w:ilvl="1" w:tplc="A4A606E6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  <w:b/>
      </w:rPr>
    </w:lvl>
    <w:lvl w:ilvl="2" w:tplc="08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210011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08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8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E7AA042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 w:hint="default"/>
        <w:i w:val="0"/>
      </w:rPr>
    </w:lvl>
    <w:lvl w:ilvl="7" w:tplc="08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8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5">
    <w:nsid w:val="51585C87"/>
    <w:multiLevelType w:val="hybridMultilevel"/>
    <w:tmpl w:val="15B044CC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51C52E85"/>
    <w:multiLevelType w:val="hybridMultilevel"/>
    <w:tmpl w:val="C042487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>
    <w:nsid w:val="556B40AF"/>
    <w:multiLevelType w:val="multilevel"/>
    <w:tmpl w:val="5DDC348C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8">
    <w:nsid w:val="57436B9D"/>
    <w:multiLevelType w:val="hybridMultilevel"/>
    <w:tmpl w:val="A35226BE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58074601"/>
    <w:multiLevelType w:val="hybridMultilevel"/>
    <w:tmpl w:val="EA765ED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A2172A6"/>
    <w:multiLevelType w:val="multilevel"/>
    <w:tmpl w:val="EED6432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41">
    <w:nsid w:val="5B131EB7"/>
    <w:multiLevelType w:val="hybridMultilevel"/>
    <w:tmpl w:val="C6E6DD8C"/>
    <w:lvl w:ilvl="0" w:tplc="C1AA4CD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CD94C28"/>
    <w:multiLevelType w:val="hybridMultilevel"/>
    <w:tmpl w:val="DC84703E"/>
    <w:lvl w:ilvl="0" w:tplc="0409000F">
      <w:start w:val="1"/>
      <w:numFmt w:val="decimal"/>
      <w:lvlText w:val="%1."/>
      <w:lvlJc w:val="left"/>
      <w:pPr>
        <w:ind w:left="765" w:hanging="360"/>
      </w:p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43">
    <w:nsid w:val="64EA2D67"/>
    <w:multiLevelType w:val="hybridMultilevel"/>
    <w:tmpl w:val="77AA57CA"/>
    <w:lvl w:ilvl="0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4">
    <w:nsid w:val="65A7099D"/>
    <w:multiLevelType w:val="hybridMultilevel"/>
    <w:tmpl w:val="57A8259C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>
    <w:nsid w:val="65DF7A60"/>
    <w:multiLevelType w:val="multilevel"/>
    <w:tmpl w:val="6ECC276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6">
    <w:nsid w:val="666A4399"/>
    <w:multiLevelType w:val="hybridMultilevel"/>
    <w:tmpl w:val="1AA0AF8C"/>
    <w:lvl w:ilvl="0" w:tplc="04210017">
      <w:start w:val="1"/>
      <w:numFmt w:val="lowerLetter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>
    <w:nsid w:val="66D07624"/>
    <w:multiLevelType w:val="hybridMultilevel"/>
    <w:tmpl w:val="380EBDD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77E1BDB"/>
    <w:multiLevelType w:val="hybridMultilevel"/>
    <w:tmpl w:val="02FE4C3A"/>
    <w:lvl w:ilvl="0" w:tplc="D59AF38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688B7C47"/>
    <w:multiLevelType w:val="multilevel"/>
    <w:tmpl w:val="DAA2337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5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50">
    <w:nsid w:val="68F26728"/>
    <w:multiLevelType w:val="hybridMultilevel"/>
    <w:tmpl w:val="D72C65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B95795A"/>
    <w:multiLevelType w:val="hybridMultilevel"/>
    <w:tmpl w:val="6436003C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2">
    <w:nsid w:val="740E0D84"/>
    <w:multiLevelType w:val="hybridMultilevel"/>
    <w:tmpl w:val="75DE4820"/>
    <w:lvl w:ilvl="0" w:tplc="87122356">
      <w:start w:val="1"/>
      <w:numFmt w:val="lowerLetter"/>
      <w:lvlText w:val="%1."/>
      <w:lvlJc w:val="left"/>
      <w:pPr>
        <w:ind w:left="720" w:hanging="360"/>
      </w:pPr>
      <w:rPr>
        <w:rFonts w:ascii="Segoe UI Symbol" w:hAnsi="Segoe UI Symbol" w:cs="Segoe UI 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768111E8"/>
    <w:multiLevelType w:val="hybridMultilevel"/>
    <w:tmpl w:val="4F30346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7BC33976"/>
    <w:multiLevelType w:val="multilevel"/>
    <w:tmpl w:val="332A194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"/>
      <w:lvlJc w:val="left"/>
      <w:pPr>
        <w:ind w:left="1014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0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3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1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4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1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52" w:hanging="1800"/>
      </w:pPr>
      <w:rPr>
        <w:rFonts w:hint="default"/>
      </w:rPr>
    </w:lvl>
  </w:abstractNum>
  <w:num w:numId="1">
    <w:abstractNumId w:val="34"/>
  </w:num>
  <w:num w:numId="2">
    <w:abstractNumId w:val="0"/>
  </w:num>
  <w:num w:numId="3">
    <w:abstractNumId w:val="27"/>
  </w:num>
  <w:num w:numId="4">
    <w:abstractNumId w:val="11"/>
  </w:num>
  <w:num w:numId="5">
    <w:abstractNumId w:val="18"/>
  </w:num>
  <w:num w:numId="6">
    <w:abstractNumId w:val="54"/>
  </w:num>
  <w:num w:numId="7">
    <w:abstractNumId w:val="53"/>
  </w:num>
  <w:num w:numId="8">
    <w:abstractNumId w:val="12"/>
  </w:num>
  <w:num w:numId="9">
    <w:abstractNumId w:val="2"/>
  </w:num>
  <w:num w:numId="10">
    <w:abstractNumId w:val="41"/>
  </w:num>
  <w:num w:numId="11">
    <w:abstractNumId w:val="3"/>
  </w:num>
  <w:num w:numId="12">
    <w:abstractNumId w:val="37"/>
  </w:num>
  <w:num w:numId="13">
    <w:abstractNumId w:val="51"/>
  </w:num>
  <w:num w:numId="14">
    <w:abstractNumId w:val="6"/>
  </w:num>
  <w:num w:numId="15">
    <w:abstractNumId w:val="31"/>
  </w:num>
  <w:num w:numId="16">
    <w:abstractNumId w:val="43"/>
  </w:num>
  <w:num w:numId="17">
    <w:abstractNumId w:val="46"/>
  </w:num>
  <w:num w:numId="18">
    <w:abstractNumId w:val="36"/>
  </w:num>
  <w:num w:numId="19">
    <w:abstractNumId w:val="52"/>
  </w:num>
  <w:num w:numId="20">
    <w:abstractNumId w:val="25"/>
  </w:num>
  <w:num w:numId="21">
    <w:abstractNumId w:val="4"/>
  </w:num>
  <w:num w:numId="22">
    <w:abstractNumId w:val="17"/>
  </w:num>
  <w:num w:numId="23">
    <w:abstractNumId w:val="39"/>
  </w:num>
  <w:num w:numId="24">
    <w:abstractNumId w:val="16"/>
  </w:num>
  <w:num w:numId="25">
    <w:abstractNumId w:val="47"/>
  </w:num>
  <w:num w:numId="26">
    <w:abstractNumId w:val="13"/>
  </w:num>
  <w:num w:numId="27">
    <w:abstractNumId w:val="22"/>
  </w:num>
  <w:num w:numId="28">
    <w:abstractNumId w:val="9"/>
  </w:num>
  <w:num w:numId="29">
    <w:abstractNumId w:val="23"/>
  </w:num>
  <w:num w:numId="30">
    <w:abstractNumId w:val="8"/>
  </w:num>
  <w:num w:numId="31">
    <w:abstractNumId w:val="14"/>
  </w:num>
  <w:num w:numId="32">
    <w:abstractNumId w:val="20"/>
  </w:num>
  <w:num w:numId="33">
    <w:abstractNumId w:val="44"/>
  </w:num>
  <w:num w:numId="34">
    <w:abstractNumId w:val="35"/>
  </w:num>
  <w:num w:numId="35">
    <w:abstractNumId w:val="1"/>
  </w:num>
  <w:num w:numId="36">
    <w:abstractNumId w:val="15"/>
  </w:num>
  <w:num w:numId="37">
    <w:abstractNumId w:val="40"/>
  </w:num>
  <w:num w:numId="38">
    <w:abstractNumId w:val="49"/>
  </w:num>
  <w:num w:numId="39">
    <w:abstractNumId w:val="7"/>
  </w:num>
  <w:num w:numId="40">
    <w:abstractNumId w:val="32"/>
  </w:num>
  <w:num w:numId="41">
    <w:abstractNumId w:val="50"/>
  </w:num>
  <w:num w:numId="42">
    <w:abstractNumId w:val="48"/>
  </w:num>
  <w:num w:numId="43">
    <w:abstractNumId w:val="26"/>
  </w:num>
  <w:num w:numId="44">
    <w:abstractNumId w:val="42"/>
  </w:num>
  <w:num w:numId="45">
    <w:abstractNumId w:val="30"/>
  </w:num>
  <w:num w:numId="46">
    <w:abstractNumId w:val="28"/>
  </w:num>
  <w:num w:numId="47">
    <w:abstractNumId w:val="45"/>
  </w:num>
  <w:num w:numId="48">
    <w:abstractNumId w:val="21"/>
  </w:num>
  <w:num w:numId="49">
    <w:abstractNumId w:val="19"/>
  </w:num>
  <w:num w:numId="50">
    <w:abstractNumId w:val="38"/>
  </w:num>
  <w:num w:numId="51">
    <w:abstractNumId w:val="29"/>
  </w:num>
  <w:num w:numId="52">
    <w:abstractNumId w:val="33"/>
  </w:num>
  <w:num w:numId="53">
    <w:abstractNumId w:val="10"/>
  </w:num>
  <w:num w:numId="54">
    <w:abstractNumId w:val="5"/>
  </w:num>
  <w:num w:numId="55">
    <w:abstractNumId w:val="24"/>
  </w:num>
  <w:numIdMacAtCleanup w:val="55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hideSpellingErrors/>
  <w:defaultTabStop w:val="1728"/>
  <w:characterSpacingControl w:val="doNotCompress"/>
  <w:hdrShapeDefaults>
    <o:shapedefaults v:ext="edit" spidmax="174082"/>
  </w:hdrShapeDefaults>
  <w:footnotePr>
    <w:footnote w:id="0"/>
    <w:footnote w:id="1"/>
  </w:footnotePr>
  <w:endnotePr>
    <w:endnote w:id="0"/>
    <w:endnote w:id="1"/>
  </w:endnotePr>
  <w:compat>
    <w:useFELayout/>
  </w:compat>
  <w:rsids>
    <w:rsidRoot w:val="005A0A14"/>
    <w:rsid w:val="0000198C"/>
    <w:rsid w:val="00001B9E"/>
    <w:rsid w:val="00001F47"/>
    <w:rsid w:val="00002DE5"/>
    <w:rsid w:val="000035CE"/>
    <w:rsid w:val="00007158"/>
    <w:rsid w:val="000100BD"/>
    <w:rsid w:val="000111E6"/>
    <w:rsid w:val="00011226"/>
    <w:rsid w:val="0001156B"/>
    <w:rsid w:val="0001251B"/>
    <w:rsid w:val="000129B9"/>
    <w:rsid w:val="00012CFD"/>
    <w:rsid w:val="0001454A"/>
    <w:rsid w:val="0001537F"/>
    <w:rsid w:val="00015593"/>
    <w:rsid w:val="000157A0"/>
    <w:rsid w:val="0001603D"/>
    <w:rsid w:val="0001751F"/>
    <w:rsid w:val="00017921"/>
    <w:rsid w:val="0002059F"/>
    <w:rsid w:val="000229FB"/>
    <w:rsid w:val="00023DEE"/>
    <w:rsid w:val="000240B4"/>
    <w:rsid w:val="00024DE2"/>
    <w:rsid w:val="00025DEF"/>
    <w:rsid w:val="0002631C"/>
    <w:rsid w:val="00026D04"/>
    <w:rsid w:val="00027B77"/>
    <w:rsid w:val="00027C56"/>
    <w:rsid w:val="000304DE"/>
    <w:rsid w:val="0003132C"/>
    <w:rsid w:val="00031400"/>
    <w:rsid w:val="00032BDF"/>
    <w:rsid w:val="00034F21"/>
    <w:rsid w:val="00034FAA"/>
    <w:rsid w:val="000379F1"/>
    <w:rsid w:val="00037CDB"/>
    <w:rsid w:val="000406B3"/>
    <w:rsid w:val="00041437"/>
    <w:rsid w:val="0004207A"/>
    <w:rsid w:val="000424F5"/>
    <w:rsid w:val="000428F3"/>
    <w:rsid w:val="00043927"/>
    <w:rsid w:val="000439A5"/>
    <w:rsid w:val="00043D2B"/>
    <w:rsid w:val="00044344"/>
    <w:rsid w:val="000460F4"/>
    <w:rsid w:val="000502ED"/>
    <w:rsid w:val="00050470"/>
    <w:rsid w:val="00050C29"/>
    <w:rsid w:val="00051CA4"/>
    <w:rsid w:val="00052BB1"/>
    <w:rsid w:val="00054874"/>
    <w:rsid w:val="000566CF"/>
    <w:rsid w:val="00060DD4"/>
    <w:rsid w:val="00062CA3"/>
    <w:rsid w:val="00063BF7"/>
    <w:rsid w:val="00064B80"/>
    <w:rsid w:val="00065B84"/>
    <w:rsid w:val="00066347"/>
    <w:rsid w:val="00066C54"/>
    <w:rsid w:val="00067D2C"/>
    <w:rsid w:val="00070061"/>
    <w:rsid w:val="00071D9B"/>
    <w:rsid w:val="00072EC3"/>
    <w:rsid w:val="00073ECE"/>
    <w:rsid w:val="000742AF"/>
    <w:rsid w:val="000763D6"/>
    <w:rsid w:val="000776E2"/>
    <w:rsid w:val="00083D2E"/>
    <w:rsid w:val="0008495D"/>
    <w:rsid w:val="000861DD"/>
    <w:rsid w:val="00086F7F"/>
    <w:rsid w:val="00087D61"/>
    <w:rsid w:val="0009068B"/>
    <w:rsid w:val="00090A99"/>
    <w:rsid w:val="00090F40"/>
    <w:rsid w:val="00091CB7"/>
    <w:rsid w:val="00092A53"/>
    <w:rsid w:val="00092F44"/>
    <w:rsid w:val="000958C0"/>
    <w:rsid w:val="00095FEB"/>
    <w:rsid w:val="00097517"/>
    <w:rsid w:val="00097529"/>
    <w:rsid w:val="00097FB4"/>
    <w:rsid w:val="000A0576"/>
    <w:rsid w:val="000A29AC"/>
    <w:rsid w:val="000A328C"/>
    <w:rsid w:val="000A49DD"/>
    <w:rsid w:val="000A59EC"/>
    <w:rsid w:val="000B047E"/>
    <w:rsid w:val="000B1CE7"/>
    <w:rsid w:val="000B35B8"/>
    <w:rsid w:val="000B3E4E"/>
    <w:rsid w:val="000B6E15"/>
    <w:rsid w:val="000C1C3D"/>
    <w:rsid w:val="000C4726"/>
    <w:rsid w:val="000C62B7"/>
    <w:rsid w:val="000C7A9F"/>
    <w:rsid w:val="000D04CB"/>
    <w:rsid w:val="000D2E2C"/>
    <w:rsid w:val="000D3395"/>
    <w:rsid w:val="000D3988"/>
    <w:rsid w:val="000D3CC1"/>
    <w:rsid w:val="000D4129"/>
    <w:rsid w:val="000D42AA"/>
    <w:rsid w:val="000D4DD1"/>
    <w:rsid w:val="000D6112"/>
    <w:rsid w:val="000D742D"/>
    <w:rsid w:val="000D7893"/>
    <w:rsid w:val="000E1DC1"/>
    <w:rsid w:val="000E2195"/>
    <w:rsid w:val="000E2733"/>
    <w:rsid w:val="000E42DD"/>
    <w:rsid w:val="000E4624"/>
    <w:rsid w:val="000E4681"/>
    <w:rsid w:val="000E7A5A"/>
    <w:rsid w:val="000F06F2"/>
    <w:rsid w:val="000F14FF"/>
    <w:rsid w:val="000F1968"/>
    <w:rsid w:val="000F3046"/>
    <w:rsid w:val="000F6882"/>
    <w:rsid w:val="000F7412"/>
    <w:rsid w:val="000F755A"/>
    <w:rsid w:val="000F76AC"/>
    <w:rsid w:val="001018C6"/>
    <w:rsid w:val="00101C52"/>
    <w:rsid w:val="00103652"/>
    <w:rsid w:val="00104A6A"/>
    <w:rsid w:val="0010529A"/>
    <w:rsid w:val="0010555C"/>
    <w:rsid w:val="00106875"/>
    <w:rsid w:val="00107CF5"/>
    <w:rsid w:val="00110146"/>
    <w:rsid w:val="00110C7B"/>
    <w:rsid w:val="001153F2"/>
    <w:rsid w:val="00115BDF"/>
    <w:rsid w:val="00115D6B"/>
    <w:rsid w:val="0011620E"/>
    <w:rsid w:val="001204A7"/>
    <w:rsid w:val="00120516"/>
    <w:rsid w:val="00121B46"/>
    <w:rsid w:val="00121C16"/>
    <w:rsid w:val="001230E2"/>
    <w:rsid w:val="00130578"/>
    <w:rsid w:val="001320CD"/>
    <w:rsid w:val="00132937"/>
    <w:rsid w:val="00133C73"/>
    <w:rsid w:val="00135621"/>
    <w:rsid w:val="00136FF7"/>
    <w:rsid w:val="00141216"/>
    <w:rsid w:val="001417A1"/>
    <w:rsid w:val="00141904"/>
    <w:rsid w:val="00141E81"/>
    <w:rsid w:val="00142332"/>
    <w:rsid w:val="001424B2"/>
    <w:rsid w:val="00145050"/>
    <w:rsid w:val="00146483"/>
    <w:rsid w:val="00150F83"/>
    <w:rsid w:val="00150FC6"/>
    <w:rsid w:val="0015199A"/>
    <w:rsid w:val="0015281E"/>
    <w:rsid w:val="00154710"/>
    <w:rsid w:val="00154CB6"/>
    <w:rsid w:val="00154EE4"/>
    <w:rsid w:val="00155769"/>
    <w:rsid w:val="00155916"/>
    <w:rsid w:val="001559DE"/>
    <w:rsid w:val="001566FE"/>
    <w:rsid w:val="001568E5"/>
    <w:rsid w:val="00157517"/>
    <w:rsid w:val="00161CB1"/>
    <w:rsid w:val="001629B4"/>
    <w:rsid w:val="001631B0"/>
    <w:rsid w:val="0016384A"/>
    <w:rsid w:val="001638BB"/>
    <w:rsid w:val="00163FE6"/>
    <w:rsid w:val="00164F13"/>
    <w:rsid w:val="00166971"/>
    <w:rsid w:val="00167772"/>
    <w:rsid w:val="00170DE5"/>
    <w:rsid w:val="001720F5"/>
    <w:rsid w:val="00172B92"/>
    <w:rsid w:val="001732C8"/>
    <w:rsid w:val="001733D1"/>
    <w:rsid w:val="00173695"/>
    <w:rsid w:val="001736AE"/>
    <w:rsid w:val="00173B70"/>
    <w:rsid w:val="00175260"/>
    <w:rsid w:val="0017547D"/>
    <w:rsid w:val="001765D0"/>
    <w:rsid w:val="0017665D"/>
    <w:rsid w:val="00176C26"/>
    <w:rsid w:val="00181ACB"/>
    <w:rsid w:val="001826ED"/>
    <w:rsid w:val="00182C0A"/>
    <w:rsid w:val="00182C4E"/>
    <w:rsid w:val="00182E4E"/>
    <w:rsid w:val="00183EAE"/>
    <w:rsid w:val="00183EB5"/>
    <w:rsid w:val="00184F3A"/>
    <w:rsid w:val="001866F9"/>
    <w:rsid w:val="00186D68"/>
    <w:rsid w:val="0018725C"/>
    <w:rsid w:val="001873F6"/>
    <w:rsid w:val="00187592"/>
    <w:rsid w:val="00190B83"/>
    <w:rsid w:val="001922DD"/>
    <w:rsid w:val="0019345F"/>
    <w:rsid w:val="001941ED"/>
    <w:rsid w:val="00194599"/>
    <w:rsid w:val="0019516F"/>
    <w:rsid w:val="001956B6"/>
    <w:rsid w:val="001966A4"/>
    <w:rsid w:val="001A1183"/>
    <w:rsid w:val="001A5E1A"/>
    <w:rsid w:val="001A6AFD"/>
    <w:rsid w:val="001B01B7"/>
    <w:rsid w:val="001B05E6"/>
    <w:rsid w:val="001B09B4"/>
    <w:rsid w:val="001B23E4"/>
    <w:rsid w:val="001B317E"/>
    <w:rsid w:val="001B44A2"/>
    <w:rsid w:val="001B5DB6"/>
    <w:rsid w:val="001B5FCF"/>
    <w:rsid w:val="001B646F"/>
    <w:rsid w:val="001B7414"/>
    <w:rsid w:val="001B7B5F"/>
    <w:rsid w:val="001C1D69"/>
    <w:rsid w:val="001C4078"/>
    <w:rsid w:val="001C455B"/>
    <w:rsid w:val="001C668B"/>
    <w:rsid w:val="001C69D2"/>
    <w:rsid w:val="001C6E51"/>
    <w:rsid w:val="001C7A23"/>
    <w:rsid w:val="001C7B11"/>
    <w:rsid w:val="001C7D48"/>
    <w:rsid w:val="001D0421"/>
    <w:rsid w:val="001D0A4B"/>
    <w:rsid w:val="001D0DA5"/>
    <w:rsid w:val="001D1691"/>
    <w:rsid w:val="001D1B92"/>
    <w:rsid w:val="001D308A"/>
    <w:rsid w:val="001D45F4"/>
    <w:rsid w:val="001D4EE1"/>
    <w:rsid w:val="001D5B4B"/>
    <w:rsid w:val="001D6A19"/>
    <w:rsid w:val="001D783B"/>
    <w:rsid w:val="001D79B9"/>
    <w:rsid w:val="001D7F8F"/>
    <w:rsid w:val="001E1261"/>
    <w:rsid w:val="001E23BC"/>
    <w:rsid w:val="001E23EA"/>
    <w:rsid w:val="001E2914"/>
    <w:rsid w:val="001E30EF"/>
    <w:rsid w:val="001E4D54"/>
    <w:rsid w:val="001E61FE"/>
    <w:rsid w:val="001F3992"/>
    <w:rsid w:val="001F4D8F"/>
    <w:rsid w:val="001F725E"/>
    <w:rsid w:val="001F7A2E"/>
    <w:rsid w:val="00200B15"/>
    <w:rsid w:val="002010E6"/>
    <w:rsid w:val="002010EE"/>
    <w:rsid w:val="0020113D"/>
    <w:rsid w:val="002011F0"/>
    <w:rsid w:val="00201AA4"/>
    <w:rsid w:val="00201F85"/>
    <w:rsid w:val="00202149"/>
    <w:rsid w:val="002036C2"/>
    <w:rsid w:val="00203962"/>
    <w:rsid w:val="002044BA"/>
    <w:rsid w:val="00204685"/>
    <w:rsid w:val="00204885"/>
    <w:rsid w:val="00204C35"/>
    <w:rsid w:val="002052BF"/>
    <w:rsid w:val="00205AF9"/>
    <w:rsid w:val="00205EFE"/>
    <w:rsid w:val="0020654B"/>
    <w:rsid w:val="00212793"/>
    <w:rsid w:val="002127A0"/>
    <w:rsid w:val="0021399B"/>
    <w:rsid w:val="00214285"/>
    <w:rsid w:val="002144A8"/>
    <w:rsid w:val="00214569"/>
    <w:rsid w:val="002148E4"/>
    <w:rsid w:val="00215C8A"/>
    <w:rsid w:val="002164AE"/>
    <w:rsid w:val="00217FA1"/>
    <w:rsid w:val="00220995"/>
    <w:rsid w:val="00221711"/>
    <w:rsid w:val="00222D99"/>
    <w:rsid w:val="00225C7F"/>
    <w:rsid w:val="00225E77"/>
    <w:rsid w:val="00227850"/>
    <w:rsid w:val="002311E5"/>
    <w:rsid w:val="00233267"/>
    <w:rsid w:val="00233DD9"/>
    <w:rsid w:val="00234B65"/>
    <w:rsid w:val="00234C67"/>
    <w:rsid w:val="00235CE6"/>
    <w:rsid w:val="00236FA4"/>
    <w:rsid w:val="00237561"/>
    <w:rsid w:val="00237D67"/>
    <w:rsid w:val="00240041"/>
    <w:rsid w:val="00240945"/>
    <w:rsid w:val="00240DA4"/>
    <w:rsid w:val="00241D59"/>
    <w:rsid w:val="00242378"/>
    <w:rsid w:val="00242667"/>
    <w:rsid w:val="002428AE"/>
    <w:rsid w:val="002436B1"/>
    <w:rsid w:val="0024371C"/>
    <w:rsid w:val="00246113"/>
    <w:rsid w:val="00246673"/>
    <w:rsid w:val="00251537"/>
    <w:rsid w:val="00252745"/>
    <w:rsid w:val="002541AD"/>
    <w:rsid w:val="0025433E"/>
    <w:rsid w:val="00254664"/>
    <w:rsid w:val="00254E86"/>
    <w:rsid w:val="00255429"/>
    <w:rsid w:val="00255B51"/>
    <w:rsid w:val="00257F46"/>
    <w:rsid w:val="00261E0E"/>
    <w:rsid w:val="00262121"/>
    <w:rsid w:val="0026368A"/>
    <w:rsid w:val="002644C4"/>
    <w:rsid w:val="00265778"/>
    <w:rsid w:val="0026675B"/>
    <w:rsid w:val="00267197"/>
    <w:rsid w:val="0027131D"/>
    <w:rsid w:val="00271916"/>
    <w:rsid w:val="002721BE"/>
    <w:rsid w:val="002728BC"/>
    <w:rsid w:val="0027336C"/>
    <w:rsid w:val="00273A03"/>
    <w:rsid w:val="002766E1"/>
    <w:rsid w:val="002772EF"/>
    <w:rsid w:val="0027779C"/>
    <w:rsid w:val="00277AE5"/>
    <w:rsid w:val="00277DF2"/>
    <w:rsid w:val="00280252"/>
    <w:rsid w:val="0028065E"/>
    <w:rsid w:val="00280EDF"/>
    <w:rsid w:val="0028698C"/>
    <w:rsid w:val="0028795F"/>
    <w:rsid w:val="002919C2"/>
    <w:rsid w:val="00291BD5"/>
    <w:rsid w:val="00291D47"/>
    <w:rsid w:val="00293733"/>
    <w:rsid w:val="00293D9C"/>
    <w:rsid w:val="0029497F"/>
    <w:rsid w:val="00294B28"/>
    <w:rsid w:val="00295CE5"/>
    <w:rsid w:val="00295F05"/>
    <w:rsid w:val="002976FE"/>
    <w:rsid w:val="00297B56"/>
    <w:rsid w:val="00297CEB"/>
    <w:rsid w:val="002A0EAF"/>
    <w:rsid w:val="002A0F34"/>
    <w:rsid w:val="002A1835"/>
    <w:rsid w:val="002A26CD"/>
    <w:rsid w:val="002A28C8"/>
    <w:rsid w:val="002A4160"/>
    <w:rsid w:val="002A4403"/>
    <w:rsid w:val="002A4CBE"/>
    <w:rsid w:val="002A60AA"/>
    <w:rsid w:val="002A62B9"/>
    <w:rsid w:val="002A65DF"/>
    <w:rsid w:val="002A7A51"/>
    <w:rsid w:val="002A7E89"/>
    <w:rsid w:val="002B02DA"/>
    <w:rsid w:val="002B0548"/>
    <w:rsid w:val="002B0B66"/>
    <w:rsid w:val="002B106F"/>
    <w:rsid w:val="002B1331"/>
    <w:rsid w:val="002B174F"/>
    <w:rsid w:val="002B1DE4"/>
    <w:rsid w:val="002B59CD"/>
    <w:rsid w:val="002B7F3C"/>
    <w:rsid w:val="002C0837"/>
    <w:rsid w:val="002C12B5"/>
    <w:rsid w:val="002C15DB"/>
    <w:rsid w:val="002C36A4"/>
    <w:rsid w:val="002C79C7"/>
    <w:rsid w:val="002C7A15"/>
    <w:rsid w:val="002C7F2D"/>
    <w:rsid w:val="002D1D8E"/>
    <w:rsid w:val="002D2A56"/>
    <w:rsid w:val="002D30F2"/>
    <w:rsid w:val="002D624E"/>
    <w:rsid w:val="002D6606"/>
    <w:rsid w:val="002D68C8"/>
    <w:rsid w:val="002D704D"/>
    <w:rsid w:val="002D7742"/>
    <w:rsid w:val="002E05F7"/>
    <w:rsid w:val="002E0BDA"/>
    <w:rsid w:val="002E1C3A"/>
    <w:rsid w:val="002E1F4F"/>
    <w:rsid w:val="002E4865"/>
    <w:rsid w:val="002E5B6C"/>
    <w:rsid w:val="002E5BB3"/>
    <w:rsid w:val="002E5BC5"/>
    <w:rsid w:val="002E6498"/>
    <w:rsid w:val="002E69DD"/>
    <w:rsid w:val="002F0708"/>
    <w:rsid w:val="002F0CB9"/>
    <w:rsid w:val="002F1D61"/>
    <w:rsid w:val="002F20D8"/>
    <w:rsid w:val="002F38CA"/>
    <w:rsid w:val="002F3E42"/>
    <w:rsid w:val="002F4162"/>
    <w:rsid w:val="002F4703"/>
    <w:rsid w:val="002F48D0"/>
    <w:rsid w:val="002F4AC0"/>
    <w:rsid w:val="002F4F7E"/>
    <w:rsid w:val="002F508C"/>
    <w:rsid w:val="002F5E73"/>
    <w:rsid w:val="002F7673"/>
    <w:rsid w:val="002F7C83"/>
    <w:rsid w:val="002F7F98"/>
    <w:rsid w:val="002F7FD4"/>
    <w:rsid w:val="003006E5"/>
    <w:rsid w:val="0030209F"/>
    <w:rsid w:val="00302D79"/>
    <w:rsid w:val="00304160"/>
    <w:rsid w:val="00304D66"/>
    <w:rsid w:val="00305417"/>
    <w:rsid w:val="00305607"/>
    <w:rsid w:val="00306E33"/>
    <w:rsid w:val="0030732F"/>
    <w:rsid w:val="00307CB9"/>
    <w:rsid w:val="003106AF"/>
    <w:rsid w:val="00314B82"/>
    <w:rsid w:val="00315723"/>
    <w:rsid w:val="00315DF7"/>
    <w:rsid w:val="00315E3B"/>
    <w:rsid w:val="00315E93"/>
    <w:rsid w:val="00316F29"/>
    <w:rsid w:val="0031708F"/>
    <w:rsid w:val="003170D0"/>
    <w:rsid w:val="00317C35"/>
    <w:rsid w:val="003205B0"/>
    <w:rsid w:val="00322739"/>
    <w:rsid w:val="00322E18"/>
    <w:rsid w:val="00323472"/>
    <w:rsid w:val="00323848"/>
    <w:rsid w:val="00324F2E"/>
    <w:rsid w:val="0032566D"/>
    <w:rsid w:val="00325C05"/>
    <w:rsid w:val="003264AF"/>
    <w:rsid w:val="003314D2"/>
    <w:rsid w:val="00331EEB"/>
    <w:rsid w:val="0033248B"/>
    <w:rsid w:val="00334870"/>
    <w:rsid w:val="0033647E"/>
    <w:rsid w:val="00336D4B"/>
    <w:rsid w:val="003372E2"/>
    <w:rsid w:val="0034040D"/>
    <w:rsid w:val="003405A5"/>
    <w:rsid w:val="0034070A"/>
    <w:rsid w:val="003407B8"/>
    <w:rsid w:val="00340ADB"/>
    <w:rsid w:val="00341953"/>
    <w:rsid w:val="00342775"/>
    <w:rsid w:val="00343A22"/>
    <w:rsid w:val="00343A2E"/>
    <w:rsid w:val="00343C2C"/>
    <w:rsid w:val="00346D60"/>
    <w:rsid w:val="003475C3"/>
    <w:rsid w:val="00350740"/>
    <w:rsid w:val="00351140"/>
    <w:rsid w:val="00351C65"/>
    <w:rsid w:val="00351CE7"/>
    <w:rsid w:val="00351E18"/>
    <w:rsid w:val="003535D8"/>
    <w:rsid w:val="00353B73"/>
    <w:rsid w:val="00354DB9"/>
    <w:rsid w:val="00355701"/>
    <w:rsid w:val="00356515"/>
    <w:rsid w:val="00356F36"/>
    <w:rsid w:val="00360124"/>
    <w:rsid w:val="003608B1"/>
    <w:rsid w:val="00360B56"/>
    <w:rsid w:val="00365CF3"/>
    <w:rsid w:val="00370545"/>
    <w:rsid w:val="00370C28"/>
    <w:rsid w:val="00371980"/>
    <w:rsid w:val="00372647"/>
    <w:rsid w:val="003727AA"/>
    <w:rsid w:val="00372876"/>
    <w:rsid w:val="00373972"/>
    <w:rsid w:val="003750AE"/>
    <w:rsid w:val="00377E35"/>
    <w:rsid w:val="00380974"/>
    <w:rsid w:val="00380DCD"/>
    <w:rsid w:val="003821CE"/>
    <w:rsid w:val="00385629"/>
    <w:rsid w:val="003856B0"/>
    <w:rsid w:val="0038626A"/>
    <w:rsid w:val="00387568"/>
    <w:rsid w:val="00392500"/>
    <w:rsid w:val="00392582"/>
    <w:rsid w:val="00394A7C"/>
    <w:rsid w:val="00394BFA"/>
    <w:rsid w:val="00394CD5"/>
    <w:rsid w:val="00395521"/>
    <w:rsid w:val="00396855"/>
    <w:rsid w:val="0039794D"/>
    <w:rsid w:val="003A343F"/>
    <w:rsid w:val="003A35B4"/>
    <w:rsid w:val="003A3F03"/>
    <w:rsid w:val="003A5AB0"/>
    <w:rsid w:val="003B0562"/>
    <w:rsid w:val="003B0892"/>
    <w:rsid w:val="003B0D97"/>
    <w:rsid w:val="003B1A78"/>
    <w:rsid w:val="003B3315"/>
    <w:rsid w:val="003B3390"/>
    <w:rsid w:val="003B4FA0"/>
    <w:rsid w:val="003B5231"/>
    <w:rsid w:val="003B63F2"/>
    <w:rsid w:val="003B7A1E"/>
    <w:rsid w:val="003C0C2C"/>
    <w:rsid w:val="003C1052"/>
    <w:rsid w:val="003C13FD"/>
    <w:rsid w:val="003C1A24"/>
    <w:rsid w:val="003C3F20"/>
    <w:rsid w:val="003D01AF"/>
    <w:rsid w:val="003D24B9"/>
    <w:rsid w:val="003D458F"/>
    <w:rsid w:val="003D4CED"/>
    <w:rsid w:val="003E0373"/>
    <w:rsid w:val="003E08B1"/>
    <w:rsid w:val="003E0D64"/>
    <w:rsid w:val="003E1098"/>
    <w:rsid w:val="003E165A"/>
    <w:rsid w:val="003E16A9"/>
    <w:rsid w:val="003E17BB"/>
    <w:rsid w:val="003E19D8"/>
    <w:rsid w:val="003E4807"/>
    <w:rsid w:val="003E52D0"/>
    <w:rsid w:val="003E5983"/>
    <w:rsid w:val="003E60AC"/>
    <w:rsid w:val="003E744D"/>
    <w:rsid w:val="003E7624"/>
    <w:rsid w:val="003F0DA6"/>
    <w:rsid w:val="003F14F0"/>
    <w:rsid w:val="003F318D"/>
    <w:rsid w:val="003F3469"/>
    <w:rsid w:val="003F3636"/>
    <w:rsid w:val="003F498D"/>
    <w:rsid w:val="003F4A4E"/>
    <w:rsid w:val="003F5626"/>
    <w:rsid w:val="003F5691"/>
    <w:rsid w:val="003F61D0"/>
    <w:rsid w:val="003F7E25"/>
    <w:rsid w:val="00400CF9"/>
    <w:rsid w:val="004021AA"/>
    <w:rsid w:val="0040221D"/>
    <w:rsid w:val="004022FB"/>
    <w:rsid w:val="00402656"/>
    <w:rsid w:val="00403D23"/>
    <w:rsid w:val="00404506"/>
    <w:rsid w:val="00404E75"/>
    <w:rsid w:val="00404FE0"/>
    <w:rsid w:val="00407592"/>
    <w:rsid w:val="004076F1"/>
    <w:rsid w:val="00410D2B"/>
    <w:rsid w:val="00411572"/>
    <w:rsid w:val="004125F0"/>
    <w:rsid w:val="00413AA4"/>
    <w:rsid w:val="00413F62"/>
    <w:rsid w:val="00414AD8"/>
    <w:rsid w:val="0041519B"/>
    <w:rsid w:val="00415265"/>
    <w:rsid w:val="00416DF8"/>
    <w:rsid w:val="00417ACF"/>
    <w:rsid w:val="00421392"/>
    <w:rsid w:val="00423616"/>
    <w:rsid w:val="00425A91"/>
    <w:rsid w:val="00426FB5"/>
    <w:rsid w:val="0042723B"/>
    <w:rsid w:val="00427453"/>
    <w:rsid w:val="00430814"/>
    <w:rsid w:val="00431749"/>
    <w:rsid w:val="00432A69"/>
    <w:rsid w:val="00432E4C"/>
    <w:rsid w:val="00433732"/>
    <w:rsid w:val="004352BD"/>
    <w:rsid w:val="0043618A"/>
    <w:rsid w:val="004364F5"/>
    <w:rsid w:val="00437C1C"/>
    <w:rsid w:val="00442A19"/>
    <w:rsid w:val="00443588"/>
    <w:rsid w:val="00443D76"/>
    <w:rsid w:val="00443D7C"/>
    <w:rsid w:val="00444D26"/>
    <w:rsid w:val="0044508E"/>
    <w:rsid w:val="00445737"/>
    <w:rsid w:val="00450A23"/>
    <w:rsid w:val="0045106C"/>
    <w:rsid w:val="004511DD"/>
    <w:rsid w:val="004526C0"/>
    <w:rsid w:val="00452F2E"/>
    <w:rsid w:val="004539DA"/>
    <w:rsid w:val="004554A0"/>
    <w:rsid w:val="00455A0C"/>
    <w:rsid w:val="004575F6"/>
    <w:rsid w:val="0045781E"/>
    <w:rsid w:val="00457C9C"/>
    <w:rsid w:val="00461059"/>
    <w:rsid w:val="0046173B"/>
    <w:rsid w:val="00461F6B"/>
    <w:rsid w:val="00462189"/>
    <w:rsid w:val="00462B3F"/>
    <w:rsid w:val="00462C4C"/>
    <w:rsid w:val="00463271"/>
    <w:rsid w:val="00465A09"/>
    <w:rsid w:val="00465A11"/>
    <w:rsid w:val="00467938"/>
    <w:rsid w:val="00467C2E"/>
    <w:rsid w:val="004706A2"/>
    <w:rsid w:val="00472155"/>
    <w:rsid w:val="004725F4"/>
    <w:rsid w:val="00474A33"/>
    <w:rsid w:val="004750A7"/>
    <w:rsid w:val="00475F4A"/>
    <w:rsid w:val="00476795"/>
    <w:rsid w:val="0047693D"/>
    <w:rsid w:val="004777B8"/>
    <w:rsid w:val="0048068A"/>
    <w:rsid w:val="0048146B"/>
    <w:rsid w:val="00481BDF"/>
    <w:rsid w:val="00481D9D"/>
    <w:rsid w:val="004842E0"/>
    <w:rsid w:val="0048448D"/>
    <w:rsid w:val="00484D81"/>
    <w:rsid w:val="00486E53"/>
    <w:rsid w:val="00487212"/>
    <w:rsid w:val="0049069D"/>
    <w:rsid w:val="00490ECA"/>
    <w:rsid w:val="0049201D"/>
    <w:rsid w:val="0049224A"/>
    <w:rsid w:val="004942B8"/>
    <w:rsid w:val="0049433C"/>
    <w:rsid w:val="0049609E"/>
    <w:rsid w:val="004960FF"/>
    <w:rsid w:val="004972D6"/>
    <w:rsid w:val="00497B9D"/>
    <w:rsid w:val="004A0C61"/>
    <w:rsid w:val="004A0D34"/>
    <w:rsid w:val="004A17A6"/>
    <w:rsid w:val="004A1CAC"/>
    <w:rsid w:val="004A3AA5"/>
    <w:rsid w:val="004A5091"/>
    <w:rsid w:val="004A5EF2"/>
    <w:rsid w:val="004A765C"/>
    <w:rsid w:val="004B20F0"/>
    <w:rsid w:val="004B3458"/>
    <w:rsid w:val="004C1F26"/>
    <w:rsid w:val="004C28B4"/>
    <w:rsid w:val="004C334B"/>
    <w:rsid w:val="004C3E8D"/>
    <w:rsid w:val="004C429D"/>
    <w:rsid w:val="004C5BC4"/>
    <w:rsid w:val="004C6943"/>
    <w:rsid w:val="004D1266"/>
    <w:rsid w:val="004D1327"/>
    <w:rsid w:val="004D3051"/>
    <w:rsid w:val="004D4229"/>
    <w:rsid w:val="004E0801"/>
    <w:rsid w:val="004E103D"/>
    <w:rsid w:val="004E1F5D"/>
    <w:rsid w:val="004E36B1"/>
    <w:rsid w:val="004E401A"/>
    <w:rsid w:val="004E6037"/>
    <w:rsid w:val="004E7EE4"/>
    <w:rsid w:val="004F093A"/>
    <w:rsid w:val="004F0F76"/>
    <w:rsid w:val="004F1754"/>
    <w:rsid w:val="004F19D5"/>
    <w:rsid w:val="004F1BE0"/>
    <w:rsid w:val="00503D7B"/>
    <w:rsid w:val="0050402F"/>
    <w:rsid w:val="0050476E"/>
    <w:rsid w:val="0050550A"/>
    <w:rsid w:val="0050667E"/>
    <w:rsid w:val="005070A8"/>
    <w:rsid w:val="005078E1"/>
    <w:rsid w:val="005106E6"/>
    <w:rsid w:val="00510C73"/>
    <w:rsid w:val="00510CB5"/>
    <w:rsid w:val="00513310"/>
    <w:rsid w:val="0051393E"/>
    <w:rsid w:val="00514FC1"/>
    <w:rsid w:val="005153E6"/>
    <w:rsid w:val="00515755"/>
    <w:rsid w:val="00515AAB"/>
    <w:rsid w:val="00515D61"/>
    <w:rsid w:val="00516233"/>
    <w:rsid w:val="005164D0"/>
    <w:rsid w:val="00516E42"/>
    <w:rsid w:val="00517465"/>
    <w:rsid w:val="005175D0"/>
    <w:rsid w:val="00520D36"/>
    <w:rsid w:val="00521388"/>
    <w:rsid w:val="005214E2"/>
    <w:rsid w:val="00522213"/>
    <w:rsid w:val="005228E0"/>
    <w:rsid w:val="005248F6"/>
    <w:rsid w:val="005251AD"/>
    <w:rsid w:val="00525642"/>
    <w:rsid w:val="0052696A"/>
    <w:rsid w:val="00526E7C"/>
    <w:rsid w:val="00527046"/>
    <w:rsid w:val="00527052"/>
    <w:rsid w:val="00527C7A"/>
    <w:rsid w:val="00527FBE"/>
    <w:rsid w:val="00530FFB"/>
    <w:rsid w:val="0053111D"/>
    <w:rsid w:val="0053113D"/>
    <w:rsid w:val="005312F2"/>
    <w:rsid w:val="0053257E"/>
    <w:rsid w:val="00532F28"/>
    <w:rsid w:val="005330A9"/>
    <w:rsid w:val="00533808"/>
    <w:rsid w:val="0053420D"/>
    <w:rsid w:val="00534ED9"/>
    <w:rsid w:val="005356A4"/>
    <w:rsid w:val="00536117"/>
    <w:rsid w:val="00536F59"/>
    <w:rsid w:val="00537635"/>
    <w:rsid w:val="0053795C"/>
    <w:rsid w:val="00537E96"/>
    <w:rsid w:val="005447DE"/>
    <w:rsid w:val="00545355"/>
    <w:rsid w:val="00550250"/>
    <w:rsid w:val="005508FA"/>
    <w:rsid w:val="00551B1D"/>
    <w:rsid w:val="00551EC4"/>
    <w:rsid w:val="00552BD8"/>
    <w:rsid w:val="00552DF8"/>
    <w:rsid w:val="00556B31"/>
    <w:rsid w:val="00557AD7"/>
    <w:rsid w:val="00557B5D"/>
    <w:rsid w:val="00560EE8"/>
    <w:rsid w:val="005616FC"/>
    <w:rsid w:val="0056362A"/>
    <w:rsid w:val="00563D08"/>
    <w:rsid w:val="00564348"/>
    <w:rsid w:val="0056747A"/>
    <w:rsid w:val="005678AE"/>
    <w:rsid w:val="0057069A"/>
    <w:rsid w:val="0057118D"/>
    <w:rsid w:val="00574290"/>
    <w:rsid w:val="00575619"/>
    <w:rsid w:val="00576565"/>
    <w:rsid w:val="00576CBA"/>
    <w:rsid w:val="0057775B"/>
    <w:rsid w:val="00577F16"/>
    <w:rsid w:val="005809D4"/>
    <w:rsid w:val="005820ED"/>
    <w:rsid w:val="00582C62"/>
    <w:rsid w:val="005849A1"/>
    <w:rsid w:val="005865B3"/>
    <w:rsid w:val="005872A3"/>
    <w:rsid w:val="005875E0"/>
    <w:rsid w:val="005905F5"/>
    <w:rsid w:val="0059199B"/>
    <w:rsid w:val="00592EC0"/>
    <w:rsid w:val="005936EF"/>
    <w:rsid w:val="0059575F"/>
    <w:rsid w:val="00596908"/>
    <w:rsid w:val="00596ADE"/>
    <w:rsid w:val="00596E2D"/>
    <w:rsid w:val="005A0A14"/>
    <w:rsid w:val="005A24CE"/>
    <w:rsid w:val="005A2E85"/>
    <w:rsid w:val="005A4858"/>
    <w:rsid w:val="005A5D0F"/>
    <w:rsid w:val="005A6229"/>
    <w:rsid w:val="005A6B18"/>
    <w:rsid w:val="005B040E"/>
    <w:rsid w:val="005B2588"/>
    <w:rsid w:val="005B3DC7"/>
    <w:rsid w:val="005B43BA"/>
    <w:rsid w:val="005B5112"/>
    <w:rsid w:val="005B52C8"/>
    <w:rsid w:val="005B53DE"/>
    <w:rsid w:val="005B5A23"/>
    <w:rsid w:val="005B62CB"/>
    <w:rsid w:val="005B63BC"/>
    <w:rsid w:val="005B673A"/>
    <w:rsid w:val="005B719F"/>
    <w:rsid w:val="005C1C4E"/>
    <w:rsid w:val="005C5DBC"/>
    <w:rsid w:val="005C78EC"/>
    <w:rsid w:val="005D0807"/>
    <w:rsid w:val="005D0E44"/>
    <w:rsid w:val="005D1C57"/>
    <w:rsid w:val="005D22C7"/>
    <w:rsid w:val="005D2B13"/>
    <w:rsid w:val="005D3E9B"/>
    <w:rsid w:val="005D412C"/>
    <w:rsid w:val="005D4A79"/>
    <w:rsid w:val="005D571B"/>
    <w:rsid w:val="005D5780"/>
    <w:rsid w:val="005D608E"/>
    <w:rsid w:val="005D77D2"/>
    <w:rsid w:val="005D7D8C"/>
    <w:rsid w:val="005E028F"/>
    <w:rsid w:val="005E21D2"/>
    <w:rsid w:val="005E4C3B"/>
    <w:rsid w:val="005E5002"/>
    <w:rsid w:val="005E5382"/>
    <w:rsid w:val="005E575E"/>
    <w:rsid w:val="005E7022"/>
    <w:rsid w:val="005F1A2D"/>
    <w:rsid w:val="005F1BCC"/>
    <w:rsid w:val="005F3E0E"/>
    <w:rsid w:val="005F4786"/>
    <w:rsid w:val="005F4D09"/>
    <w:rsid w:val="005F4DD6"/>
    <w:rsid w:val="005F5163"/>
    <w:rsid w:val="005F541A"/>
    <w:rsid w:val="0060274F"/>
    <w:rsid w:val="00605DD6"/>
    <w:rsid w:val="0060619D"/>
    <w:rsid w:val="006065C0"/>
    <w:rsid w:val="00606BDB"/>
    <w:rsid w:val="00606E0D"/>
    <w:rsid w:val="006112C6"/>
    <w:rsid w:val="00611848"/>
    <w:rsid w:val="00611D6C"/>
    <w:rsid w:val="00612078"/>
    <w:rsid w:val="00612FDB"/>
    <w:rsid w:val="00613DC0"/>
    <w:rsid w:val="00614910"/>
    <w:rsid w:val="00616B6E"/>
    <w:rsid w:val="00617B5F"/>
    <w:rsid w:val="00620F4D"/>
    <w:rsid w:val="00624C26"/>
    <w:rsid w:val="006258DC"/>
    <w:rsid w:val="006261BF"/>
    <w:rsid w:val="006261FD"/>
    <w:rsid w:val="00626A40"/>
    <w:rsid w:val="00627956"/>
    <w:rsid w:val="006340AF"/>
    <w:rsid w:val="006342D6"/>
    <w:rsid w:val="00635307"/>
    <w:rsid w:val="00635B87"/>
    <w:rsid w:val="006401EF"/>
    <w:rsid w:val="006405D3"/>
    <w:rsid w:val="00642A05"/>
    <w:rsid w:val="00642A1B"/>
    <w:rsid w:val="006431E2"/>
    <w:rsid w:val="00643AC9"/>
    <w:rsid w:val="00644E33"/>
    <w:rsid w:val="006450C7"/>
    <w:rsid w:val="00646B93"/>
    <w:rsid w:val="00646C78"/>
    <w:rsid w:val="00647802"/>
    <w:rsid w:val="00647E4B"/>
    <w:rsid w:val="00647FB8"/>
    <w:rsid w:val="00651375"/>
    <w:rsid w:val="0065177B"/>
    <w:rsid w:val="0065192A"/>
    <w:rsid w:val="00653AF4"/>
    <w:rsid w:val="006545DF"/>
    <w:rsid w:val="00656548"/>
    <w:rsid w:val="00660F0A"/>
    <w:rsid w:val="00661087"/>
    <w:rsid w:val="00662AF1"/>
    <w:rsid w:val="00662CE3"/>
    <w:rsid w:val="00662D66"/>
    <w:rsid w:val="006645B5"/>
    <w:rsid w:val="00664E01"/>
    <w:rsid w:val="006654ED"/>
    <w:rsid w:val="00670CA7"/>
    <w:rsid w:val="00671CFA"/>
    <w:rsid w:val="0067366A"/>
    <w:rsid w:val="006739B6"/>
    <w:rsid w:val="00673A3A"/>
    <w:rsid w:val="0067489B"/>
    <w:rsid w:val="00676135"/>
    <w:rsid w:val="00680015"/>
    <w:rsid w:val="00683414"/>
    <w:rsid w:val="006837C1"/>
    <w:rsid w:val="00684F34"/>
    <w:rsid w:val="00685BAF"/>
    <w:rsid w:val="006901C9"/>
    <w:rsid w:val="00690427"/>
    <w:rsid w:val="00690440"/>
    <w:rsid w:val="00691F01"/>
    <w:rsid w:val="0069349F"/>
    <w:rsid w:val="00694130"/>
    <w:rsid w:val="00695442"/>
    <w:rsid w:val="00696083"/>
    <w:rsid w:val="006A0893"/>
    <w:rsid w:val="006A0D0B"/>
    <w:rsid w:val="006A0F85"/>
    <w:rsid w:val="006A1EB7"/>
    <w:rsid w:val="006A2162"/>
    <w:rsid w:val="006A2449"/>
    <w:rsid w:val="006A37F8"/>
    <w:rsid w:val="006A4EAF"/>
    <w:rsid w:val="006A4FA1"/>
    <w:rsid w:val="006A5929"/>
    <w:rsid w:val="006A732F"/>
    <w:rsid w:val="006B19B2"/>
    <w:rsid w:val="006B2379"/>
    <w:rsid w:val="006B4E81"/>
    <w:rsid w:val="006B52B3"/>
    <w:rsid w:val="006B64AB"/>
    <w:rsid w:val="006B7439"/>
    <w:rsid w:val="006B7C02"/>
    <w:rsid w:val="006C034D"/>
    <w:rsid w:val="006C0A01"/>
    <w:rsid w:val="006C1485"/>
    <w:rsid w:val="006C1AEF"/>
    <w:rsid w:val="006C1D3F"/>
    <w:rsid w:val="006C310C"/>
    <w:rsid w:val="006C5417"/>
    <w:rsid w:val="006C62C6"/>
    <w:rsid w:val="006C7420"/>
    <w:rsid w:val="006C7442"/>
    <w:rsid w:val="006C7E5C"/>
    <w:rsid w:val="006D0D50"/>
    <w:rsid w:val="006D14DE"/>
    <w:rsid w:val="006D2163"/>
    <w:rsid w:val="006D2A73"/>
    <w:rsid w:val="006D2D36"/>
    <w:rsid w:val="006D3996"/>
    <w:rsid w:val="006D4955"/>
    <w:rsid w:val="006D4992"/>
    <w:rsid w:val="006D4BB2"/>
    <w:rsid w:val="006D4C1E"/>
    <w:rsid w:val="006D5810"/>
    <w:rsid w:val="006D662C"/>
    <w:rsid w:val="006D66FD"/>
    <w:rsid w:val="006D6F01"/>
    <w:rsid w:val="006E04DE"/>
    <w:rsid w:val="006E1057"/>
    <w:rsid w:val="006E18FB"/>
    <w:rsid w:val="006E1A5C"/>
    <w:rsid w:val="006E2DAA"/>
    <w:rsid w:val="006E44CC"/>
    <w:rsid w:val="006E5429"/>
    <w:rsid w:val="006E67E5"/>
    <w:rsid w:val="006E7B67"/>
    <w:rsid w:val="006F00DB"/>
    <w:rsid w:val="006F2591"/>
    <w:rsid w:val="006F310D"/>
    <w:rsid w:val="006F3695"/>
    <w:rsid w:val="006F37A7"/>
    <w:rsid w:val="006F556C"/>
    <w:rsid w:val="006F6903"/>
    <w:rsid w:val="006F6D7B"/>
    <w:rsid w:val="006F6DBF"/>
    <w:rsid w:val="007041CC"/>
    <w:rsid w:val="0070508A"/>
    <w:rsid w:val="00705ABA"/>
    <w:rsid w:val="00706755"/>
    <w:rsid w:val="007069F9"/>
    <w:rsid w:val="00710C30"/>
    <w:rsid w:val="00715917"/>
    <w:rsid w:val="00715A45"/>
    <w:rsid w:val="00716457"/>
    <w:rsid w:val="00716698"/>
    <w:rsid w:val="0071716E"/>
    <w:rsid w:val="007172AD"/>
    <w:rsid w:val="007179EB"/>
    <w:rsid w:val="00717CA2"/>
    <w:rsid w:val="0072054B"/>
    <w:rsid w:val="00720844"/>
    <w:rsid w:val="00720BC7"/>
    <w:rsid w:val="0072425B"/>
    <w:rsid w:val="0072515F"/>
    <w:rsid w:val="00725659"/>
    <w:rsid w:val="00725853"/>
    <w:rsid w:val="0072778B"/>
    <w:rsid w:val="00727C6F"/>
    <w:rsid w:val="00727E20"/>
    <w:rsid w:val="0073224E"/>
    <w:rsid w:val="0073442D"/>
    <w:rsid w:val="00734A5B"/>
    <w:rsid w:val="00734B55"/>
    <w:rsid w:val="00735790"/>
    <w:rsid w:val="00736394"/>
    <w:rsid w:val="007378C0"/>
    <w:rsid w:val="007400A7"/>
    <w:rsid w:val="007420A1"/>
    <w:rsid w:val="00745F80"/>
    <w:rsid w:val="007462CB"/>
    <w:rsid w:val="0075190F"/>
    <w:rsid w:val="00752555"/>
    <w:rsid w:val="0075369D"/>
    <w:rsid w:val="00754288"/>
    <w:rsid w:val="007542FC"/>
    <w:rsid w:val="00754D9A"/>
    <w:rsid w:val="007561E2"/>
    <w:rsid w:val="00756384"/>
    <w:rsid w:val="00757C30"/>
    <w:rsid w:val="00757E5E"/>
    <w:rsid w:val="00760B0B"/>
    <w:rsid w:val="00761233"/>
    <w:rsid w:val="00761494"/>
    <w:rsid w:val="00761ACE"/>
    <w:rsid w:val="00762384"/>
    <w:rsid w:val="0076377A"/>
    <w:rsid w:val="007669BE"/>
    <w:rsid w:val="00767FB2"/>
    <w:rsid w:val="00771049"/>
    <w:rsid w:val="0077144F"/>
    <w:rsid w:val="00771653"/>
    <w:rsid w:val="0077450E"/>
    <w:rsid w:val="0077466A"/>
    <w:rsid w:val="00780AF6"/>
    <w:rsid w:val="00780DC6"/>
    <w:rsid w:val="00781B6B"/>
    <w:rsid w:val="007821AC"/>
    <w:rsid w:val="0078443D"/>
    <w:rsid w:val="00784C1A"/>
    <w:rsid w:val="0078551D"/>
    <w:rsid w:val="00786DC2"/>
    <w:rsid w:val="00787714"/>
    <w:rsid w:val="00787A96"/>
    <w:rsid w:val="00787D12"/>
    <w:rsid w:val="007901F0"/>
    <w:rsid w:val="00790B92"/>
    <w:rsid w:val="00790F9F"/>
    <w:rsid w:val="0079132B"/>
    <w:rsid w:val="00793EF6"/>
    <w:rsid w:val="00794C4F"/>
    <w:rsid w:val="00795E66"/>
    <w:rsid w:val="007967F9"/>
    <w:rsid w:val="00797AD3"/>
    <w:rsid w:val="007A150B"/>
    <w:rsid w:val="007A1521"/>
    <w:rsid w:val="007A18B7"/>
    <w:rsid w:val="007A1952"/>
    <w:rsid w:val="007A2697"/>
    <w:rsid w:val="007A335B"/>
    <w:rsid w:val="007A3EB0"/>
    <w:rsid w:val="007A4CCB"/>
    <w:rsid w:val="007A57FC"/>
    <w:rsid w:val="007A6154"/>
    <w:rsid w:val="007A6667"/>
    <w:rsid w:val="007A7457"/>
    <w:rsid w:val="007A7FF9"/>
    <w:rsid w:val="007B0A0C"/>
    <w:rsid w:val="007B131E"/>
    <w:rsid w:val="007B1D9F"/>
    <w:rsid w:val="007B202F"/>
    <w:rsid w:val="007B2796"/>
    <w:rsid w:val="007B3FBA"/>
    <w:rsid w:val="007B3FF3"/>
    <w:rsid w:val="007B5463"/>
    <w:rsid w:val="007B5C00"/>
    <w:rsid w:val="007B6730"/>
    <w:rsid w:val="007B673E"/>
    <w:rsid w:val="007B731E"/>
    <w:rsid w:val="007C0AB7"/>
    <w:rsid w:val="007C1DAC"/>
    <w:rsid w:val="007C396D"/>
    <w:rsid w:val="007C4851"/>
    <w:rsid w:val="007C4BD3"/>
    <w:rsid w:val="007C60CF"/>
    <w:rsid w:val="007C683B"/>
    <w:rsid w:val="007D00F4"/>
    <w:rsid w:val="007D1B2B"/>
    <w:rsid w:val="007D2CA3"/>
    <w:rsid w:val="007D4052"/>
    <w:rsid w:val="007D40BB"/>
    <w:rsid w:val="007D49E5"/>
    <w:rsid w:val="007D4BC4"/>
    <w:rsid w:val="007D524E"/>
    <w:rsid w:val="007D5BC3"/>
    <w:rsid w:val="007D6C8E"/>
    <w:rsid w:val="007E0454"/>
    <w:rsid w:val="007E0F9F"/>
    <w:rsid w:val="007E292E"/>
    <w:rsid w:val="007E2DA8"/>
    <w:rsid w:val="007E340E"/>
    <w:rsid w:val="007E4D1E"/>
    <w:rsid w:val="007E4F7A"/>
    <w:rsid w:val="007E53E1"/>
    <w:rsid w:val="007E5D08"/>
    <w:rsid w:val="007E6B1B"/>
    <w:rsid w:val="007E7602"/>
    <w:rsid w:val="007F02BD"/>
    <w:rsid w:val="007F092B"/>
    <w:rsid w:val="007F1D21"/>
    <w:rsid w:val="007F2CED"/>
    <w:rsid w:val="007F3038"/>
    <w:rsid w:val="007F3525"/>
    <w:rsid w:val="007F580D"/>
    <w:rsid w:val="007F5B68"/>
    <w:rsid w:val="007F6593"/>
    <w:rsid w:val="007F71B1"/>
    <w:rsid w:val="008012F5"/>
    <w:rsid w:val="00801504"/>
    <w:rsid w:val="00801B2A"/>
    <w:rsid w:val="00803962"/>
    <w:rsid w:val="00803F94"/>
    <w:rsid w:val="0080424D"/>
    <w:rsid w:val="00804AC3"/>
    <w:rsid w:val="00805C75"/>
    <w:rsid w:val="00806BF3"/>
    <w:rsid w:val="00807854"/>
    <w:rsid w:val="00810EAD"/>
    <w:rsid w:val="00812092"/>
    <w:rsid w:val="00812929"/>
    <w:rsid w:val="00812B3D"/>
    <w:rsid w:val="00813204"/>
    <w:rsid w:val="00813D83"/>
    <w:rsid w:val="0081704F"/>
    <w:rsid w:val="00820C76"/>
    <w:rsid w:val="00820DEC"/>
    <w:rsid w:val="00821A81"/>
    <w:rsid w:val="008240EE"/>
    <w:rsid w:val="0082727C"/>
    <w:rsid w:val="00827E6E"/>
    <w:rsid w:val="00830027"/>
    <w:rsid w:val="00831132"/>
    <w:rsid w:val="008332B8"/>
    <w:rsid w:val="00833E76"/>
    <w:rsid w:val="008348E6"/>
    <w:rsid w:val="00834A0D"/>
    <w:rsid w:val="00840A46"/>
    <w:rsid w:val="00842500"/>
    <w:rsid w:val="00842769"/>
    <w:rsid w:val="00843182"/>
    <w:rsid w:val="008433F6"/>
    <w:rsid w:val="00844444"/>
    <w:rsid w:val="00844A08"/>
    <w:rsid w:val="008502DD"/>
    <w:rsid w:val="0085191D"/>
    <w:rsid w:val="0085251A"/>
    <w:rsid w:val="00852A09"/>
    <w:rsid w:val="00852CCD"/>
    <w:rsid w:val="00854247"/>
    <w:rsid w:val="00854EE7"/>
    <w:rsid w:val="0085796A"/>
    <w:rsid w:val="00860660"/>
    <w:rsid w:val="00860FEF"/>
    <w:rsid w:val="00861C0E"/>
    <w:rsid w:val="00862196"/>
    <w:rsid w:val="00862622"/>
    <w:rsid w:val="00864197"/>
    <w:rsid w:val="008655C7"/>
    <w:rsid w:val="00870BD9"/>
    <w:rsid w:val="008715F7"/>
    <w:rsid w:val="00872047"/>
    <w:rsid w:val="0087232E"/>
    <w:rsid w:val="008739B6"/>
    <w:rsid w:val="00874281"/>
    <w:rsid w:val="008745A6"/>
    <w:rsid w:val="00874B37"/>
    <w:rsid w:val="00875796"/>
    <w:rsid w:val="008770E6"/>
    <w:rsid w:val="00877243"/>
    <w:rsid w:val="0088073A"/>
    <w:rsid w:val="00880B7C"/>
    <w:rsid w:val="00880BCD"/>
    <w:rsid w:val="008810B2"/>
    <w:rsid w:val="0088225A"/>
    <w:rsid w:val="00882730"/>
    <w:rsid w:val="00883FC0"/>
    <w:rsid w:val="0088546B"/>
    <w:rsid w:val="00886EA7"/>
    <w:rsid w:val="00887405"/>
    <w:rsid w:val="00890963"/>
    <w:rsid w:val="00890F0D"/>
    <w:rsid w:val="00891A9F"/>
    <w:rsid w:val="00893264"/>
    <w:rsid w:val="00894020"/>
    <w:rsid w:val="00894FBA"/>
    <w:rsid w:val="00895475"/>
    <w:rsid w:val="008955F6"/>
    <w:rsid w:val="00896B71"/>
    <w:rsid w:val="008971B1"/>
    <w:rsid w:val="0089751A"/>
    <w:rsid w:val="008A0341"/>
    <w:rsid w:val="008A090B"/>
    <w:rsid w:val="008A0E6A"/>
    <w:rsid w:val="008A1494"/>
    <w:rsid w:val="008A2F4E"/>
    <w:rsid w:val="008A3497"/>
    <w:rsid w:val="008A69F7"/>
    <w:rsid w:val="008B0754"/>
    <w:rsid w:val="008B0818"/>
    <w:rsid w:val="008B0B6C"/>
    <w:rsid w:val="008B0D79"/>
    <w:rsid w:val="008B0F46"/>
    <w:rsid w:val="008B2818"/>
    <w:rsid w:val="008B36AA"/>
    <w:rsid w:val="008B4CC1"/>
    <w:rsid w:val="008B4EA7"/>
    <w:rsid w:val="008B5685"/>
    <w:rsid w:val="008B6AE0"/>
    <w:rsid w:val="008B7017"/>
    <w:rsid w:val="008B7C47"/>
    <w:rsid w:val="008C16ED"/>
    <w:rsid w:val="008C22AD"/>
    <w:rsid w:val="008C3448"/>
    <w:rsid w:val="008C3976"/>
    <w:rsid w:val="008C41B0"/>
    <w:rsid w:val="008C4264"/>
    <w:rsid w:val="008C47BC"/>
    <w:rsid w:val="008D06B2"/>
    <w:rsid w:val="008D0B75"/>
    <w:rsid w:val="008D13CE"/>
    <w:rsid w:val="008D1AD5"/>
    <w:rsid w:val="008D26D0"/>
    <w:rsid w:val="008D2AFC"/>
    <w:rsid w:val="008D2EA8"/>
    <w:rsid w:val="008D336A"/>
    <w:rsid w:val="008D38AC"/>
    <w:rsid w:val="008D5A8F"/>
    <w:rsid w:val="008E1ECA"/>
    <w:rsid w:val="008E217B"/>
    <w:rsid w:val="008E2AEF"/>
    <w:rsid w:val="008E34CB"/>
    <w:rsid w:val="008E35A2"/>
    <w:rsid w:val="008E428C"/>
    <w:rsid w:val="008E4B76"/>
    <w:rsid w:val="008E5D6F"/>
    <w:rsid w:val="008E7977"/>
    <w:rsid w:val="008F0F63"/>
    <w:rsid w:val="008F26EB"/>
    <w:rsid w:val="008F2CC4"/>
    <w:rsid w:val="008F3847"/>
    <w:rsid w:val="008F3BF6"/>
    <w:rsid w:val="008F4383"/>
    <w:rsid w:val="008F6538"/>
    <w:rsid w:val="008F6DC6"/>
    <w:rsid w:val="009025EA"/>
    <w:rsid w:val="00902884"/>
    <w:rsid w:val="00902918"/>
    <w:rsid w:val="009034A2"/>
    <w:rsid w:val="00904AE5"/>
    <w:rsid w:val="0090624E"/>
    <w:rsid w:val="00907458"/>
    <w:rsid w:val="0090769A"/>
    <w:rsid w:val="00910D02"/>
    <w:rsid w:val="0091179B"/>
    <w:rsid w:val="00912407"/>
    <w:rsid w:val="00912DB2"/>
    <w:rsid w:val="009137B9"/>
    <w:rsid w:val="00913ABD"/>
    <w:rsid w:val="00913D1D"/>
    <w:rsid w:val="00914B2A"/>
    <w:rsid w:val="00914FBE"/>
    <w:rsid w:val="00915C4F"/>
    <w:rsid w:val="00915D96"/>
    <w:rsid w:val="00915E81"/>
    <w:rsid w:val="00916637"/>
    <w:rsid w:val="0091772E"/>
    <w:rsid w:val="009179C0"/>
    <w:rsid w:val="00917CF3"/>
    <w:rsid w:val="00921054"/>
    <w:rsid w:val="00921610"/>
    <w:rsid w:val="00921BF0"/>
    <w:rsid w:val="00922052"/>
    <w:rsid w:val="00922AC0"/>
    <w:rsid w:val="009232D7"/>
    <w:rsid w:val="009238C2"/>
    <w:rsid w:val="00924321"/>
    <w:rsid w:val="00924B38"/>
    <w:rsid w:val="0092505B"/>
    <w:rsid w:val="0092527D"/>
    <w:rsid w:val="00925871"/>
    <w:rsid w:val="00925C2E"/>
    <w:rsid w:val="00926B40"/>
    <w:rsid w:val="00930B3A"/>
    <w:rsid w:val="00931188"/>
    <w:rsid w:val="009325B5"/>
    <w:rsid w:val="009357A5"/>
    <w:rsid w:val="00937184"/>
    <w:rsid w:val="009402EA"/>
    <w:rsid w:val="009417FF"/>
    <w:rsid w:val="00942D62"/>
    <w:rsid w:val="00943168"/>
    <w:rsid w:val="00943D35"/>
    <w:rsid w:val="0094542D"/>
    <w:rsid w:val="0094578C"/>
    <w:rsid w:val="0094618F"/>
    <w:rsid w:val="009463EA"/>
    <w:rsid w:val="009516A4"/>
    <w:rsid w:val="0095274E"/>
    <w:rsid w:val="009536C0"/>
    <w:rsid w:val="00954DFD"/>
    <w:rsid w:val="0095646B"/>
    <w:rsid w:val="00956F44"/>
    <w:rsid w:val="00957EE4"/>
    <w:rsid w:val="00960259"/>
    <w:rsid w:val="009605FA"/>
    <w:rsid w:val="0096127E"/>
    <w:rsid w:val="00961D7F"/>
    <w:rsid w:val="00962514"/>
    <w:rsid w:val="00963018"/>
    <w:rsid w:val="0096314E"/>
    <w:rsid w:val="00963CA5"/>
    <w:rsid w:val="009645BE"/>
    <w:rsid w:val="00965439"/>
    <w:rsid w:val="0096694F"/>
    <w:rsid w:val="00966EBC"/>
    <w:rsid w:val="009679B9"/>
    <w:rsid w:val="00967B5C"/>
    <w:rsid w:val="00970EA5"/>
    <w:rsid w:val="0097324C"/>
    <w:rsid w:val="009739B1"/>
    <w:rsid w:val="00974A4E"/>
    <w:rsid w:val="00975B43"/>
    <w:rsid w:val="00975C02"/>
    <w:rsid w:val="00976A79"/>
    <w:rsid w:val="00976E10"/>
    <w:rsid w:val="009775FD"/>
    <w:rsid w:val="00977DF6"/>
    <w:rsid w:val="00980129"/>
    <w:rsid w:val="009802A3"/>
    <w:rsid w:val="00980431"/>
    <w:rsid w:val="00980C86"/>
    <w:rsid w:val="00980F9A"/>
    <w:rsid w:val="009814D2"/>
    <w:rsid w:val="00982121"/>
    <w:rsid w:val="00982441"/>
    <w:rsid w:val="009824A1"/>
    <w:rsid w:val="00983277"/>
    <w:rsid w:val="00983A36"/>
    <w:rsid w:val="00984E6D"/>
    <w:rsid w:val="0098507C"/>
    <w:rsid w:val="00986533"/>
    <w:rsid w:val="0098778A"/>
    <w:rsid w:val="00992623"/>
    <w:rsid w:val="00992BD3"/>
    <w:rsid w:val="009933FC"/>
    <w:rsid w:val="00994601"/>
    <w:rsid w:val="00994853"/>
    <w:rsid w:val="00994916"/>
    <w:rsid w:val="00995D57"/>
    <w:rsid w:val="009972DE"/>
    <w:rsid w:val="0099765E"/>
    <w:rsid w:val="009A01F4"/>
    <w:rsid w:val="009A05D1"/>
    <w:rsid w:val="009A13B5"/>
    <w:rsid w:val="009A1942"/>
    <w:rsid w:val="009A2499"/>
    <w:rsid w:val="009A26F9"/>
    <w:rsid w:val="009A2ABE"/>
    <w:rsid w:val="009A6471"/>
    <w:rsid w:val="009B03EB"/>
    <w:rsid w:val="009B10F2"/>
    <w:rsid w:val="009B1B89"/>
    <w:rsid w:val="009B34AC"/>
    <w:rsid w:val="009B39AE"/>
    <w:rsid w:val="009B3D87"/>
    <w:rsid w:val="009B5AC8"/>
    <w:rsid w:val="009B6084"/>
    <w:rsid w:val="009B7621"/>
    <w:rsid w:val="009B7BF0"/>
    <w:rsid w:val="009C0084"/>
    <w:rsid w:val="009C21CB"/>
    <w:rsid w:val="009C28AA"/>
    <w:rsid w:val="009C2ABE"/>
    <w:rsid w:val="009C2B12"/>
    <w:rsid w:val="009C349C"/>
    <w:rsid w:val="009C3930"/>
    <w:rsid w:val="009C3F87"/>
    <w:rsid w:val="009C4639"/>
    <w:rsid w:val="009C618D"/>
    <w:rsid w:val="009C76EE"/>
    <w:rsid w:val="009D0720"/>
    <w:rsid w:val="009D1BA0"/>
    <w:rsid w:val="009D22A9"/>
    <w:rsid w:val="009D3DC7"/>
    <w:rsid w:val="009D4B6E"/>
    <w:rsid w:val="009D6718"/>
    <w:rsid w:val="009D6E1B"/>
    <w:rsid w:val="009D70C1"/>
    <w:rsid w:val="009E1B3C"/>
    <w:rsid w:val="009E27A1"/>
    <w:rsid w:val="009E4B48"/>
    <w:rsid w:val="009E57A0"/>
    <w:rsid w:val="009E7105"/>
    <w:rsid w:val="009E7B1F"/>
    <w:rsid w:val="009F09F1"/>
    <w:rsid w:val="009F310A"/>
    <w:rsid w:val="009F3C72"/>
    <w:rsid w:val="009F455E"/>
    <w:rsid w:val="009F5493"/>
    <w:rsid w:val="009F5C0F"/>
    <w:rsid w:val="009F65B6"/>
    <w:rsid w:val="009F6BBE"/>
    <w:rsid w:val="009F6E20"/>
    <w:rsid w:val="009F7B97"/>
    <w:rsid w:val="00A03461"/>
    <w:rsid w:val="00A05120"/>
    <w:rsid w:val="00A06061"/>
    <w:rsid w:val="00A07AB1"/>
    <w:rsid w:val="00A10331"/>
    <w:rsid w:val="00A10D86"/>
    <w:rsid w:val="00A117CE"/>
    <w:rsid w:val="00A1260D"/>
    <w:rsid w:val="00A13A8C"/>
    <w:rsid w:val="00A13ADB"/>
    <w:rsid w:val="00A140EB"/>
    <w:rsid w:val="00A15286"/>
    <w:rsid w:val="00A154C4"/>
    <w:rsid w:val="00A17B97"/>
    <w:rsid w:val="00A20486"/>
    <w:rsid w:val="00A21160"/>
    <w:rsid w:val="00A211D0"/>
    <w:rsid w:val="00A21E64"/>
    <w:rsid w:val="00A23106"/>
    <w:rsid w:val="00A234A0"/>
    <w:rsid w:val="00A23C44"/>
    <w:rsid w:val="00A23CA3"/>
    <w:rsid w:val="00A24F57"/>
    <w:rsid w:val="00A33AAF"/>
    <w:rsid w:val="00A33B02"/>
    <w:rsid w:val="00A33E34"/>
    <w:rsid w:val="00A33F51"/>
    <w:rsid w:val="00A3465E"/>
    <w:rsid w:val="00A35494"/>
    <w:rsid w:val="00A35BF8"/>
    <w:rsid w:val="00A35CF3"/>
    <w:rsid w:val="00A35FB0"/>
    <w:rsid w:val="00A36446"/>
    <w:rsid w:val="00A40666"/>
    <w:rsid w:val="00A41CA5"/>
    <w:rsid w:val="00A43A1A"/>
    <w:rsid w:val="00A44FD0"/>
    <w:rsid w:val="00A465C9"/>
    <w:rsid w:val="00A470CD"/>
    <w:rsid w:val="00A47626"/>
    <w:rsid w:val="00A47C03"/>
    <w:rsid w:val="00A47DA2"/>
    <w:rsid w:val="00A50337"/>
    <w:rsid w:val="00A51E05"/>
    <w:rsid w:val="00A52619"/>
    <w:rsid w:val="00A529BD"/>
    <w:rsid w:val="00A55AB6"/>
    <w:rsid w:val="00A56D31"/>
    <w:rsid w:val="00A62E0B"/>
    <w:rsid w:val="00A64DD7"/>
    <w:rsid w:val="00A65759"/>
    <w:rsid w:val="00A65F3F"/>
    <w:rsid w:val="00A669B5"/>
    <w:rsid w:val="00A66CD6"/>
    <w:rsid w:val="00A66FD1"/>
    <w:rsid w:val="00A700AD"/>
    <w:rsid w:val="00A7054C"/>
    <w:rsid w:val="00A70A04"/>
    <w:rsid w:val="00A722A5"/>
    <w:rsid w:val="00A74127"/>
    <w:rsid w:val="00A824F6"/>
    <w:rsid w:val="00A82C3D"/>
    <w:rsid w:val="00A83B12"/>
    <w:rsid w:val="00A85470"/>
    <w:rsid w:val="00A85BB3"/>
    <w:rsid w:val="00A87785"/>
    <w:rsid w:val="00A87875"/>
    <w:rsid w:val="00A90714"/>
    <w:rsid w:val="00A92293"/>
    <w:rsid w:val="00A93053"/>
    <w:rsid w:val="00A9351E"/>
    <w:rsid w:val="00A9383C"/>
    <w:rsid w:val="00A93AD3"/>
    <w:rsid w:val="00A93B6D"/>
    <w:rsid w:val="00A942EB"/>
    <w:rsid w:val="00A943B5"/>
    <w:rsid w:val="00A950DD"/>
    <w:rsid w:val="00A97B35"/>
    <w:rsid w:val="00AA4B0B"/>
    <w:rsid w:val="00AA5951"/>
    <w:rsid w:val="00AA67EF"/>
    <w:rsid w:val="00AA693A"/>
    <w:rsid w:val="00AA69D1"/>
    <w:rsid w:val="00AB0150"/>
    <w:rsid w:val="00AB0817"/>
    <w:rsid w:val="00AB0FC3"/>
    <w:rsid w:val="00AB1B56"/>
    <w:rsid w:val="00AB37AA"/>
    <w:rsid w:val="00AB4172"/>
    <w:rsid w:val="00AB52E0"/>
    <w:rsid w:val="00AB63DA"/>
    <w:rsid w:val="00AB71C3"/>
    <w:rsid w:val="00AC09D0"/>
    <w:rsid w:val="00AC1663"/>
    <w:rsid w:val="00AC1E2A"/>
    <w:rsid w:val="00AC1F8E"/>
    <w:rsid w:val="00AC2FF6"/>
    <w:rsid w:val="00AC621B"/>
    <w:rsid w:val="00AC6542"/>
    <w:rsid w:val="00AC6C2F"/>
    <w:rsid w:val="00AD0839"/>
    <w:rsid w:val="00AD1B9C"/>
    <w:rsid w:val="00AD3C52"/>
    <w:rsid w:val="00AD6400"/>
    <w:rsid w:val="00AE1C1F"/>
    <w:rsid w:val="00AE1EB3"/>
    <w:rsid w:val="00AE2D0B"/>
    <w:rsid w:val="00AE3AD9"/>
    <w:rsid w:val="00AE47E7"/>
    <w:rsid w:val="00AF00A7"/>
    <w:rsid w:val="00AF05AC"/>
    <w:rsid w:val="00AF0D59"/>
    <w:rsid w:val="00AF5206"/>
    <w:rsid w:val="00AF569C"/>
    <w:rsid w:val="00B01A6C"/>
    <w:rsid w:val="00B0234C"/>
    <w:rsid w:val="00B0272E"/>
    <w:rsid w:val="00B033EA"/>
    <w:rsid w:val="00B04748"/>
    <w:rsid w:val="00B054E6"/>
    <w:rsid w:val="00B063A5"/>
    <w:rsid w:val="00B0668D"/>
    <w:rsid w:val="00B106BB"/>
    <w:rsid w:val="00B116F0"/>
    <w:rsid w:val="00B118C8"/>
    <w:rsid w:val="00B13366"/>
    <w:rsid w:val="00B13FF2"/>
    <w:rsid w:val="00B14008"/>
    <w:rsid w:val="00B1466B"/>
    <w:rsid w:val="00B1638F"/>
    <w:rsid w:val="00B16566"/>
    <w:rsid w:val="00B173A8"/>
    <w:rsid w:val="00B21082"/>
    <w:rsid w:val="00B22B8A"/>
    <w:rsid w:val="00B25070"/>
    <w:rsid w:val="00B260FE"/>
    <w:rsid w:val="00B27146"/>
    <w:rsid w:val="00B27E33"/>
    <w:rsid w:val="00B31477"/>
    <w:rsid w:val="00B32376"/>
    <w:rsid w:val="00B32951"/>
    <w:rsid w:val="00B3385A"/>
    <w:rsid w:val="00B34309"/>
    <w:rsid w:val="00B350F8"/>
    <w:rsid w:val="00B35853"/>
    <w:rsid w:val="00B35D6F"/>
    <w:rsid w:val="00B36303"/>
    <w:rsid w:val="00B37277"/>
    <w:rsid w:val="00B376F8"/>
    <w:rsid w:val="00B3777A"/>
    <w:rsid w:val="00B409C7"/>
    <w:rsid w:val="00B409E4"/>
    <w:rsid w:val="00B40D79"/>
    <w:rsid w:val="00B424ED"/>
    <w:rsid w:val="00B44120"/>
    <w:rsid w:val="00B45DA8"/>
    <w:rsid w:val="00B45DC0"/>
    <w:rsid w:val="00B46A84"/>
    <w:rsid w:val="00B47DE3"/>
    <w:rsid w:val="00B5129E"/>
    <w:rsid w:val="00B513F7"/>
    <w:rsid w:val="00B518CB"/>
    <w:rsid w:val="00B51C08"/>
    <w:rsid w:val="00B5251D"/>
    <w:rsid w:val="00B52FDE"/>
    <w:rsid w:val="00B5330E"/>
    <w:rsid w:val="00B539DB"/>
    <w:rsid w:val="00B55425"/>
    <w:rsid w:val="00B55903"/>
    <w:rsid w:val="00B5754D"/>
    <w:rsid w:val="00B577C2"/>
    <w:rsid w:val="00B57E46"/>
    <w:rsid w:val="00B57F8A"/>
    <w:rsid w:val="00B60CC2"/>
    <w:rsid w:val="00B6117A"/>
    <w:rsid w:val="00B61426"/>
    <w:rsid w:val="00B64B28"/>
    <w:rsid w:val="00B64E5B"/>
    <w:rsid w:val="00B709F9"/>
    <w:rsid w:val="00B70F64"/>
    <w:rsid w:val="00B713F6"/>
    <w:rsid w:val="00B72232"/>
    <w:rsid w:val="00B75A15"/>
    <w:rsid w:val="00B75B50"/>
    <w:rsid w:val="00B75E5D"/>
    <w:rsid w:val="00B763C7"/>
    <w:rsid w:val="00B8246C"/>
    <w:rsid w:val="00B82756"/>
    <w:rsid w:val="00B83672"/>
    <w:rsid w:val="00B8440F"/>
    <w:rsid w:val="00B84689"/>
    <w:rsid w:val="00B84AC8"/>
    <w:rsid w:val="00B86C13"/>
    <w:rsid w:val="00B86CE1"/>
    <w:rsid w:val="00B90729"/>
    <w:rsid w:val="00B90D43"/>
    <w:rsid w:val="00B916D3"/>
    <w:rsid w:val="00B919E2"/>
    <w:rsid w:val="00B92DB1"/>
    <w:rsid w:val="00B93255"/>
    <w:rsid w:val="00B9331A"/>
    <w:rsid w:val="00B9407A"/>
    <w:rsid w:val="00B94CCA"/>
    <w:rsid w:val="00B96504"/>
    <w:rsid w:val="00B96B9B"/>
    <w:rsid w:val="00B96BE5"/>
    <w:rsid w:val="00B96C53"/>
    <w:rsid w:val="00B9700B"/>
    <w:rsid w:val="00B9770D"/>
    <w:rsid w:val="00B97C3D"/>
    <w:rsid w:val="00BA0953"/>
    <w:rsid w:val="00BA0BBD"/>
    <w:rsid w:val="00BA0DBA"/>
    <w:rsid w:val="00BA11FB"/>
    <w:rsid w:val="00BA2A29"/>
    <w:rsid w:val="00BA3AE5"/>
    <w:rsid w:val="00BA3FD9"/>
    <w:rsid w:val="00BA4314"/>
    <w:rsid w:val="00BA4424"/>
    <w:rsid w:val="00BA45E2"/>
    <w:rsid w:val="00BA4816"/>
    <w:rsid w:val="00BA6C34"/>
    <w:rsid w:val="00BA7098"/>
    <w:rsid w:val="00BA7C8B"/>
    <w:rsid w:val="00BB1145"/>
    <w:rsid w:val="00BB1643"/>
    <w:rsid w:val="00BB3869"/>
    <w:rsid w:val="00BB5353"/>
    <w:rsid w:val="00BB5504"/>
    <w:rsid w:val="00BB5F52"/>
    <w:rsid w:val="00BB6E6C"/>
    <w:rsid w:val="00BB6FE5"/>
    <w:rsid w:val="00BB6FFB"/>
    <w:rsid w:val="00BC021C"/>
    <w:rsid w:val="00BC0232"/>
    <w:rsid w:val="00BC06C3"/>
    <w:rsid w:val="00BC0FA0"/>
    <w:rsid w:val="00BC12CF"/>
    <w:rsid w:val="00BC1381"/>
    <w:rsid w:val="00BC2FEE"/>
    <w:rsid w:val="00BC5515"/>
    <w:rsid w:val="00BD0230"/>
    <w:rsid w:val="00BD1DB4"/>
    <w:rsid w:val="00BD5841"/>
    <w:rsid w:val="00BD599F"/>
    <w:rsid w:val="00BD59A8"/>
    <w:rsid w:val="00BD5DB0"/>
    <w:rsid w:val="00BD722E"/>
    <w:rsid w:val="00BD72EE"/>
    <w:rsid w:val="00BE0428"/>
    <w:rsid w:val="00BE1927"/>
    <w:rsid w:val="00BE54CE"/>
    <w:rsid w:val="00BE60A8"/>
    <w:rsid w:val="00BE6341"/>
    <w:rsid w:val="00BE6806"/>
    <w:rsid w:val="00BE7219"/>
    <w:rsid w:val="00BF0625"/>
    <w:rsid w:val="00BF08FD"/>
    <w:rsid w:val="00BF09D0"/>
    <w:rsid w:val="00BF206B"/>
    <w:rsid w:val="00BF38B4"/>
    <w:rsid w:val="00BF649C"/>
    <w:rsid w:val="00BF7208"/>
    <w:rsid w:val="00BF7DDD"/>
    <w:rsid w:val="00C00051"/>
    <w:rsid w:val="00C028E6"/>
    <w:rsid w:val="00C0290A"/>
    <w:rsid w:val="00C03338"/>
    <w:rsid w:val="00C0361E"/>
    <w:rsid w:val="00C04134"/>
    <w:rsid w:val="00C0471F"/>
    <w:rsid w:val="00C04D79"/>
    <w:rsid w:val="00C05B5F"/>
    <w:rsid w:val="00C06C8F"/>
    <w:rsid w:val="00C0795D"/>
    <w:rsid w:val="00C11A10"/>
    <w:rsid w:val="00C132B4"/>
    <w:rsid w:val="00C140BA"/>
    <w:rsid w:val="00C14160"/>
    <w:rsid w:val="00C1456D"/>
    <w:rsid w:val="00C16988"/>
    <w:rsid w:val="00C1775A"/>
    <w:rsid w:val="00C214B2"/>
    <w:rsid w:val="00C2304B"/>
    <w:rsid w:val="00C23141"/>
    <w:rsid w:val="00C23CCE"/>
    <w:rsid w:val="00C240A5"/>
    <w:rsid w:val="00C2686F"/>
    <w:rsid w:val="00C26CC0"/>
    <w:rsid w:val="00C27F43"/>
    <w:rsid w:val="00C316EF"/>
    <w:rsid w:val="00C318B2"/>
    <w:rsid w:val="00C31CF4"/>
    <w:rsid w:val="00C340FD"/>
    <w:rsid w:val="00C34664"/>
    <w:rsid w:val="00C3554D"/>
    <w:rsid w:val="00C37E05"/>
    <w:rsid w:val="00C44F13"/>
    <w:rsid w:val="00C51A79"/>
    <w:rsid w:val="00C53965"/>
    <w:rsid w:val="00C542F0"/>
    <w:rsid w:val="00C564A2"/>
    <w:rsid w:val="00C60A32"/>
    <w:rsid w:val="00C60C8F"/>
    <w:rsid w:val="00C610B0"/>
    <w:rsid w:val="00C633B2"/>
    <w:rsid w:val="00C65876"/>
    <w:rsid w:val="00C65DFB"/>
    <w:rsid w:val="00C661CB"/>
    <w:rsid w:val="00C66E64"/>
    <w:rsid w:val="00C709E2"/>
    <w:rsid w:val="00C7341C"/>
    <w:rsid w:val="00C7414E"/>
    <w:rsid w:val="00C74507"/>
    <w:rsid w:val="00C750A8"/>
    <w:rsid w:val="00C75418"/>
    <w:rsid w:val="00C75B5E"/>
    <w:rsid w:val="00C76697"/>
    <w:rsid w:val="00C76B2C"/>
    <w:rsid w:val="00C803AB"/>
    <w:rsid w:val="00C821D6"/>
    <w:rsid w:val="00C8332A"/>
    <w:rsid w:val="00C84171"/>
    <w:rsid w:val="00C842C1"/>
    <w:rsid w:val="00C8473E"/>
    <w:rsid w:val="00C857BC"/>
    <w:rsid w:val="00C86524"/>
    <w:rsid w:val="00C86677"/>
    <w:rsid w:val="00C867A4"/>
    <w:rsid w:val="00C87AC0"/>
    <w:rsid w:val="00C906A5"/>
    <w:rsid w:val="00C9167E"/>
    <w:rsid w:val="00C91CEA"/>
    <w:rsid w:val="00C9247C"/>
    <w:rsid w:val="00C9276D"/>
    <w:rsid w:val="00C94AC3"/>
    <w:rsid w:val="00C970AE"/>
    <w:rsid w:val="00CA0914"/>
    <w:rsid w:val="00CA321B"/>
    <w:rsid w:val="00CA337D"/>
    <w:rsid w:val="00CA41EF"/>
    <w:rsid w:val="00CA49A9"/>
    <w:rsid w:val="00CA5889"/>
    <w:rsid w:val="00CA66CF"/>
    <w:rsid w:val="00CA7782"/>
    <w:rsid w:val="00CA7E06"/>
    <w:rsid w:val="00CB0D3B"/>
    <w:rsid w:val="00CB25BA"/>
    <w:rsid w:val="00CB2E7E"/>
    <w:rsid w:val="00CB52D9"/>
    <w:rsid w:val="00CC0BDD"/>
    <w:rsid w:val="00CC133E"/>
    <w:rsid w:val="00CC2011"/>
    <w:rsid w:val="00CC29BE"/>
    <w:rsid w:val="00CC2A01"/>
    <w:rsid w:val="00CC3DE0"/>
    <w:rsid w:val="00CC3ED8"/>
    <w:rsid w:val="00CC4513"/>
    <w:rsid w:val="00CC4F36"/>
    <w:rsid w:val="00CC6524"/>
    <w:rsid w:val="00CC75D5"/>
    <w:rsid w:val="00CC7F19"/>
    <w:rsid w:val="00CD1763"/>
    <w:rsid w:val="00CD1A57"/>
    <w:rsid w:val="00CD2672"/>
    <w:rsid w:val="00CD2B3D"/>
    <w:rsid w:val="00CD3386"/>
    <w:rsid w:val="00CD4E4F"/>
    <w:rsid w:val="00CD553B"/>
    <w:rsid w:val="00CD5D09"/>
    <w:rsid w:val="00CD7DD4"/>
    <w:rsid w:val="00CE1116"/>
    <w:rsid w:val="00CE15B2"/>
    <w:rsid w:val="00CE1ACF"/>
    <w:rsid w:val="00CE1B6A"/>
    <w:rsid w:val="00CE1E4C"/>
    <w:rsid w:val="00CE1F2F"/>
    <w:rsid w:val="00CE2369"/>
    <w:rsid w:val="00CE3258"/>
    <w:rsid w:val="00CE3EC9"/>
    <w:rsid w:val="00CE6E10"/>
    <w:rsid w:val="00CF069E"/>
    <w:rsid w:val="00CF2EFD"/>
    <w:rsid w:val="00CF42A3"/>
    <w:rsid w:val="00CF44D1"/>
    <w:rsid w:val="00CF47CE"/>
    <w:rsid w:val="00CF498E"/>
    <w:rsid w:val="00CF75E9"/>
    <w:rsid w:val="00D0060A"/>
    <w:rsid w:val="00D01109"/>
    <w:rsid w:val="00D02017"/>
    <w:rsid w:val="00D05BA3"/>
    <w:rsid w:val="00D06920"/>
    <w:rsid w:val="00D07ACD"/>
    <w:rsid w:val="00D07C9D"/>
    <w:rsid w:val="00D10DEA"/>
    <w:rsid w:val="00D10EC0"/>
    <w:rsid w:val="00D12427"/>
    <w:rsid w:val="00D13033"/>
    <w:rsid w:val="00D14201"/>
    <w:rsid w:val="00D14295"/>
    <w:rsid w:val="00D14DC6"/>
    <w:rsid w:val="00D14F2D"/>
    <w:rsid w:val="00D15000"/>
    <w:rsid w:val="00D1760E"/>
    <w:rsid w:val="00D17942"/>
    <w:rsid w:val="00D2039E"/>
    <w:rsid w:val="00D2086D"/>
    <w:rsid w:val="00D20C85"/>
    <w:rsid w:val="00D20EFD"/>
    <w:rsid w:val="00D22E9E"/>
    <w:rsid w:val="00D22F26"/>
    <w:rsid w:val="00D23884"/>
    <w:rsid w:val="00D30F22"/>
    <w:rsid w:val="00D31887"/>
    <w:rsid w:val="00D32C0C"/>
    <w:rsid w:val="00D35020"/>
    <w:rsid w:val="00D3580F"/>
    <w:rsid w:val="00D37F55"/>
    <w:rsid w:val="00D43032"/>
    <w:rsid w:val="00D43993"/>
    <w:rsid w:val="00D43FB3"/>
    <w:rsid w:val="00D45595"/>
    <w:rsid w:val="00D459E4"/>
    <w:rsid w:val="00D5230B"/>
    <w:rsid w:val="00D525DF"/>
    <w:rsid w:val="00D52929"/>
    <w:rsid w:val="00D52AC7"/>
    <w:rsid w:val="00D52CF7"/>
    <w:rsid w:val="00D52DC2"/>
    <w:rsid w:val="00D53229"/>
    <w:rsid w:val="00D5333D"/>
    <w:rsid w:val="00D544A1"/>
    <w:rsid w:val="00D55C7E"/>
    <w:rsid w:val="00D60145"/>
    <w:rsid w:val="00D6167C"/>
    <w:rsid w:val="00D617B1"/>
    <w:rsid w:val="00D62BFC"/>
    <w:rsid w:val="00D62C2D"/>
    <w:rsid w:val="00D6395C"/>
    <w:rsid w:val="00D63DBF"/>
    <w:rsid w:val="00D64F04"/>
    <w:rsid w:val="00D663F8"/>
    <w:rsid w:val="00D66BEF"/>
    <w:rsid w:val="00D67103"/>
    <w:rsid w:val="00D6769E"/>
    <w:rsid w:val="00D70B2F"/>
    <w:rsid w:val="00D73398"/>
    <w:rsid w:val="00D7357A"/>
    <w:rsid w:val="00D7393C"/>
    <w:rsid w:val="00D7409B"/>
    <w:rsid w:val="00D75EBB"/>
    <w:rsid w:val="00D768A1"/>
    <w:rsid w:val="00D771B7"/>
    <w:rsid w:val="00D80BE0"/>
    <w:rsid w:val="00D8145D"/>
    <w:rsid w:val="00D81FDC"/>
    <w:rsid w:val="00D8343E"/>
    <w:rsid w:val="00D848D6"/>
    <w:rsid w:val="00D85076"/>
    <w:rsid w:val="00D85856"/>
    <w:rsid w:val="00D85BF2"/>
    <w:rsid w:val="00D85CEE"/>
    <w:rsid w:val="00D86C47"/>
    <w:rsid w:val="00D87222"/>
    <w:rsid w:val="00D878BE"/>
    <w:rsid w:val="00D87CF2"/>
    <w:rsid w:val="00D9066D"/>
    <w:rsid w:val="00D90889"/>
    <w:rsid w:val="00D90E87"/>
    <w:rsid w:val="00D92810"/>
    <w:rsid w:val="00D95110"/>
    <w:rsid w:val="00D955D6"/>
    <w:rsid w:val="00D958D2"/>
    <w:rsid w:val="00D95FA5"/>
    <w:rsid w:val="00D96521"/>
    <w:rsid w:val="00D96B5A"/>
    <w:rsid w:val="00D96F50"/>
    <w:rsid w:val="00D97635"/>
    <w:rsid w:val="00DA04A4"/>
    <w:rsid w:val="00DA186A"/>
    <w:rsid w:val="00DA1D79"/>
    <w:rsid w:val="00DA5C3A"/>
    <w:rsid w:val="00DA67E4"/>
    <w:rsid w:val="00DA6AE2"/>
    <w:rsid w:val="00DA6B7E"/>
    <w:rsid w:val="00DA7ED7"/>
    <w:rsid w:val="00DB18AD"/>
    <w:rsid w:val="00DB1D85"/>
    <w:rsid w:val="00DB31C5"/>
    <w:rsid w:val="00DB4687"/>
    <w:rsid w:val="00DB6A16"/>
    <w:rsid w:val="00DB72A3"/>
    <w:rsid w:val="00DC20C5"/>
    <w:rsid w:val="00DC466B"/>
    <w:rsid w:val="00DC5355"/>
    <w:rsid w:val="00DC5C5E"/>
    <w:rsid w:val="00DC6288"/>
    <w:rsid w:val="00DC67C5"/>
    <w:rsid w:val="00DC7092"/>
    <w:rsid w:val="00DC7706"/>
    <w:rsid w:val="00DC7FB5"/>
    <w:rsid w:val="00DD0A76"/>
    <w:rsid w:val="00DD139E"/>
    <w:rsid w:val="00DD2DD6"/>
    <w:rsid w:val="00DD3073"/>
    <w:rsid w:val="00DD3549"/>
    <w:rsid w:val="00DD4536"/>
    <w:rsid w:val="00DD6652"/>
    <w:rsid w:val="00DD68A1"/>
    <w:rsid w:val="00DD698F"/>
    <w:rsid w:val="00DE0BAB"/>
    <w:rsid w:val="00DE0F14"/>
    <w:rsid w:val="00DE2123"/>
    <w:rsid w:val="00DE2BB6"/>
    <w:rsid w:val="00DE4663"/>
    <w:rsid w:val="00DE4AD7"/>
    <w:rsid w:val="00DE58B7"/>
    <w:rsid w:val="00DE5AEB"/>
    <w:rsid w:val="00DF0BAE"/>
    <w:rsid w:val="00DF11FD"/>
    <w:rsid w:val="00DF306D"/>
    <w:rsid w:val="00DF4083"/>
    <w:rsid w:val="00DF5A38"/>
    <w:rsid w:val="00DF73E6"/>
    <w:rsid w:val="00E02C27"/>
    <w:rsid w:val="00E02FC8"/>
    <w:rsid w:val="00E04415"/>
    <w:rsid w:val="00E0484A"/>
    <w:rsid w:val="00E04B8C"/>
    <w:rsid w:val="00E04DB9"/>
    <w:rsid w:val="00E0551E"/>
    <w:rsid w:val="00E05873"/>
    <w:rsid w:val="00E05E16"/>
    <w:rsid w:val="00E06208"/>
    <w:rsid w:val="00E07BA7"/>
    <w:rsid w:val="00E10679"/>
    <w:rsid w:val="00E10B41"/>
    <w:rsid w:val="00E11656"/>
    <w:rsid w:val="00E12E7C"/>
    <w:rsid w:val="00E12F70"/>
    <w:rsid w:val="00E14752"/>
    <w:rsid w:val="00E15F02"/>
    <w:rsid w:val="00E175FB"/>
    <w:rsid w:val="00E203B9"/>
    <w:rsid w:val="00E22FF3"/>
    <w:rsid w:val="00E2382D"/>
    <w:rsid w:val="00E23C19"/>
    <w:rsid w:val="00E2477F"/>
    <w:rsid w:val="00E24EB6"/>
    <w:rsid w:val="00E25141"/>
    <w:rsid w:val="00E25467"/>
    <w:rsid w:val="00E263DF"/>
    <w:rsid w:val="00E26A1B"/>
    <w:rsid w:val="00E27A83"/>
    <w:rsid w:val="00E27AD6"/>
    <w:rsid w:val="00E30D06"/>
    <w:rsid w:val="00E30FFB"/>
    <w:rsid w:val="00E3320F"/>
    <w:rsid w:val="00E33261"/>
    <w:rsid w:val="00E33C47"/>
    <w:rsid w:val="00E3471D"/>
    <w:rsid w:val="00E34BF4"/>
    <w:rsid w:val="00E36F49"/>
    <w:rsid w:val="00E37A70"/>
    <w:rsid w:val="00E40C98"/>
    <w:rsid w:val="00E40E85"/>
    <w:rsid w:val="00E41B0F"/>
    <w:rsid w:val="00E42CA5"/>
    <w:rsid w:val="00E44223"/>
    <w:rsid w:val="00E44E67"/>
    <w:rsid w:val="00E45810"/>
    <w:rsid w:val="00E50B2C"/>
    <w:rsid w:val="00E51619"/>
    <w:rsid w:val="00E52851"/>
    <w:rsid w:val="00E547EC"/>
    <w:rsid w:val="00E5609F"/>
    <w:rsid w:val="00E56352"/>
    <w:rsid w:val="00E567FA"/>
    <w:rsid w:val="00E56A54"/>
    <w:rsid w:val="00E56C7D"/>
    <w:rsid w:val="00E5791B"/>
    <w:rsid w:val="00E57CA3"/>
    <w:rsid w:val="00E60136"/>
    <w:rsid w:val="00E602B4"/>
    <w:rsid w:val="00E61003"/>
    <w:rsid w:val="00E6161A"/>
    <w:rsid w:val="00E61A70"/>
    <w:rsid w:val="00E61E1E"/>
    <w:rsid w:val="00E643AD"/>
    <w:rsid w:val="00E65754"/>
    <w:rsid w:val="00E65B61"/>
    <w:rsid w:val="00E662DD"/>
    <w:rsid w:val="00E665F4"/>
    <w:rsid w:val="00E669C6"/>
    <w:rsid w:val="00E672AE"/>
    <w:rsid w:val="00E67A6F"/>
    <w:rsid w:val="00E70B6F"/>
    <w:rsid w:val="00E71270"/>
    <w:rsid w:val="00E716A5"/>
    <w:rsid w:val="00E71926"/>
    <w:rsid w:val="00E72CC5"/>
    <w:rsid w:val="00E73A3F"/>
    <w:rsid w:val="00E73DF3"/>
    <w:rsid w:val="00E750A7"/>
    <w:rsid w:val="00E75AF8"/>
    <w:rsid w:val="00E76212"/>
    <w:rsid w:val="00E771A4"/>
    <w:rsid w:val="00E7729C"/>
    <w:rsid w:val="00E80799"/>
    <w:rsid w:val="00E813E1"/>
    <w:rsid w:val="00E83B1A"/>
    <w:rsid w:val="00E841F2"/>
    <w:rsid w:val="00E875A5"/>
    <w:rsid w:val="00E87CA9"/>
    <w:rsid w:val="00E87DC0"/>
    <w:rsid w:val="00E90E1D"/>
    <w:rsid w:val="00E92692"/>
    <w:rsid w:val="00E92D43"/>
    <w:rsid w:val="00E92F8E"/>
    <w:rsid w:val="00E932AF"/>
    <w:rsid w:val="00E9418A"/>
    <w:rsid w:val="00E94CED"/>
    <w:rsid w:val="00E96922"/>
    <w:rsid w:val="00EA034C"/>
    <w:rsid w:val="00EA12CC"/>
    <w:rsid w:val="00EA2241"/>
    <w:rsid w:val="00EA24A6"/>
    <w:rsid w:val="00EA2BB8"/>
    <w:rsid w:val="00EA4B4C"/>
    <w:rsid w:val="00EA55DA"/>
    <w:rsid w:val="00EA71BD"/>
    <w:rsid w:val="00EB2E17"/>
    <w:rsid w:val="00EB2E1D"/>
    <w:rsid w:val="00EB2E56"/>
    <w:rsid w:val="00EB3398"/>
    <w:rsid w:val="00EB33FD"/>
    <w:rsid w:val="00EB4F48"/>
    <w:rsid w:val="00EB5BB2"/>
    <w:rsid w:val="00EB7A19"/>
    <w:rsid w:val="00EC13F9"/>
    <w:rsid w:val="00EC2C4C"/>
    <w:rsid w:val="00EC2F4A"/>
    <w:rsid w:val="00EC3088"/>
    <w:rsid w:val="00EC3944"/>
    <w:rsid w:val="00EC3DFC"/>
    <w:rsid w:val="00EC5590"/>
    <w:rsid w:val="00EC5913"/>
    <w:rsid w:val="00EC7481"/>
    <w:rsid w:val="00EC754D"/>
    <w:rsid w:val="00ED0342"/>
    <w:rsid w:val="00ED0C54"/>
    <w:rsid w:val="00ED538A"/>
    <w:rsid w:val="00ED5D17"/>
    <w:rsid w:val="00ED6B5C"/>
    <w:rsid w:val="00EE2761"/>
    <w:rsid w:val="00EE36D0"/>
    <w:rsid w:val="00EE64FA"/>
    <w:rsid w:val="00EE6FFF"/>
    <w:rsid w:val="00EE7306"/>
    <w:rsid w:val="00EE7A61"/>
    <w:rsid w:val="00EE7F9A"/>
    <w:rsid w:val="00EF051F"/>
    <w:rsid w:val="00EF2770"/>
    <w:rsid w:val="00EF2E83"/>
    <w:rsid w:val="00EF2FFD"/>
    <w:rsid w:val="00EF4F29"/>
    <w:rsid w:val="00EF53C5"/>
    <w:rsid w:val="00EF5487"/>
    <w:rsid w:val="00EF5C27"/>
    <w:rsid w:val="00EF65F3"/>
    <w:rsid w:val="00EF6725"/>
    <w:rsid w:val="00EF6B4E"/>
    <w:rsid w:val="00EF6CC9"/>
    <w:rsid w:val="00EF6FA0"/>
    <w:rsid w:val="00F02600"/>
    <w:rsid w:val="00F03213"/>
    <w:rsid w:val="00F03301"/>
    <w:rsid w:val="00F0346B"/>
    <w:rsid w:val="00F064C0"/>
    <w:rsid w:val="00F06D1E"/>
    <w:rsid w:val="00F06DEE"/>
    <w:rsid w:val="00F07388"/>
    <w:rsid w:val="00F10328"/>
    <w:rsid w:val="00F13CCE"/>
    <w:rsid w:val="00F13EE0"/>
    <w:rsid w:val="00F1516D"/>
    <w:rsid w:val="00F155B6"/>
    <w:rsid w:val="00F168C5"/>
    <w:rsid w:val="00F16B5E"/>
    <w:rsid w:val="00F21F7B"/>
    <w:rsid w:val="00F24C13"/>
    <w:rsid w:val="00F261D7"/>
    <w:rsid w:val="00F27214"/>
    <w:rsid w:val="00F27F30"/>
    <w:rsid w:val="00F31038"/>
    <w:rsid w:val="00F3119B"/>
    <w:rsid w:val="00F3152B"/>
    <w:rsid w:val="00F338E6"/>
    <w:rsid w:val="00F33B5F"/>
    <w:rsid w:val="00F35D8F"/>
    <w:rsid w:val="00F37040"/>
    <w:rsid w:val="00F37EDE"/>
    <w:rsid w:val="00F40720"/>
    <w:rsid w:val="00F41559"/>
    <w:rsid w:val="00F41868"/>
    <w:rsid w:val="00F427C3"/>
    <w:rsid w:val="00F4312E"/>
    <w:rsid w:val="00F43696"/>
    <w:rsid w:val="00F441BF"/>
    <w:rsid w:val="00F44848"/>
    <w:rsid w:val="00F448D3"/>
    <w:rsid w:val="00F448FB"/>
    <w:rsid w:val="00F4546F"/>
    <w:rsid w:val="00F45B1A"/>
    <w:rsid w:val="00F45DE6"/>
    <w:rsid w:val="00F46017"/>
    <w:rsid w:val="00F46AF3"/>
    <w:rsid w:val="00F47AF4"/>
    <w:rsid w:val="00F47C97"/>
    <w:rsid w:val="00F51BD0"/>
    <w:rsid w:val="00F52333"/>
    <w:rsid w:val="00F5341A"/>
    <w:rsid w:val="00F54C78"/>
    <w:rsid w:val="00F55F5B"/>
    <w:rsid w:val="00F55FDC"/>
    <w:rsid w:val="00F56DF4"/>
    <w:rsid w:val="00F575BA"/>
    <w:rsid w:val="00F61AA4"/>
    <w:rsid w:val="00F648AB"/>
    <w:rsid w:val="00F65506"/>
    <w:rsid w:val="00F65C59"/>
    <w:rsid w:val="00F707D5"/>
    <w:rsid w:val="00F71027"/>
    <w:rsid w:val="00F71718"/>
    <w:rsid w:val="00F71BD4"/>
    <w:rsid w:val="00F72E1D"/>
    <w:rsid w:val="00F73790"/>
    <w:rsid w:val="00F73D0B"/>
    <w:rsid w:val="00F73D22"/>
    <w:rsid w:val="00F73D51"/>
    <w:rsid w:val="00F7469C"/>
    <w:rsid w:val="00F77990"/>
    <w:rsid w:val="00F831AD"/>
    <w:rsid w:val="00F83E7D"/>
    <w:rsid w:val="00F83FBE"/>
    <w:rsid w:val="00F84628"/>
    <w:rsid w:val="00F875B0"/>
    <w:rsid w:val="00F91084"/>
    <w:rsid w:val="00F924C8"/>
    <w:rsid w:val="00F929D5"/>
    <w:rsid w:val="00F939E6"/>
    <w:rsid w:val="00F9515A"/>
    <w:rsid w:val="00F9580C"/>
    <w:rsid w:val="00F9682C"/>
    <w:rsid w:val="00F979CB"/>
    <w:rsid w:val="00FA0834"/>
    <w:rsid w:val="00FA0F6C"/>
    <w:rsid w:val="00FA149F"/>
    <w:rsid w:val="00FA1595"/>
    <w:rsid w:val="00FA25E9"/>
    <w:rsid w:val="00FA3EFA"/>
    <w:rsid w:val="00FA77E6"/>
    <w:rsid w:val="00FA7874"/>
    <w:rsid w:val="00FB0C8A"/>
    <w:rsid w:val="00FB0F56"/>
    <w:rsid w:val="00FB42A2"/>
    <w:rsid w:val="00FB531F"/>
    <w:rsid w:val="00FB576B"/>
    <w:rsid w:val="00FB594E"/>
    <w:rsid w:val="00FB6387"/>
    <w:rsid w:val="00FB653A"/>
    <w:rsid w:val="00FB6DAA"/>
    <w:rsid w:val="00FB6DB0"/>
    <w:rsid w:val="00FC1749"/>
    <w:rsid w:val="00FC1899"/>
    <w:rsid w:val="00FC1CCA"/>
    <w:rsid w:val="00FC3E65"/>
    <w:rsid w:val="00FC4831"/>
    <w:rsid w:val="00FC6A7D"/>
    <w:rsid w:val="00FC6C29"/>
    <w:rsid w:val="00FC7947"/>
    <w:rsid w:val="00FC7F38"/>
    <w:rsid w:val="00FD374B"/>
    <w:rsid w:val="00FD4933"/>
    <w:rsid w:val="00FD5485"/>
    <w:rsid w:val="00FD57AD"/>
    <w:rsid w:val="00FD62CE"/>
    <w:rsid w:val="00FD7CBF"/>
    <w:rsid w:val="00FD7EA7"/>
    <w:rsid w:val="00FE0AA4"/>
    <w:rsid w:val="00FE10A2"/>
    <w:rsid w:val="00FE16C7"/>
    <w:rsid w:val="00FE1B7E"/>
    <w:rsid w:val="00FE2CBF"/>
    <w:rsid w:val="00FE38AB"/>
    <w:rsid w:val="00FE3A50"/>
    <w:rsid w:val="00FE3C7B"/>
    <w:rsid w:val="00FE4F98"/>
    <w:rsid w:val="00FE564C"/>
    <w:rsid w:val="00FE5966"/>
    <w:rsid w:val="00FE5C89"/>
    <w:rsid w:val="00FE7AB1"/>
    <w:rsid w:val="00FF1E2F"/>
    <w:rsid w:val="00FF3697"/>
    <w:rsid w:val="00FF4FA3"/>
    <w:rsid w:val="00FF538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08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224A"/>
  </w:style>
  <w:style w:type="paragraph" w:styleId="Heading1">
    <w:name w:val="heading 1"/>
    <w:basedOn w:val="Normal"/>
    <w:next w:val="Normal"/>
    <w:link w:val="Heading1Char"/>
    <w:uiPriority w:val="9"/>
    <w:qFormat/>
    <w:rsid w:val="0056362A"/>
    <w:pPr>
      <w:keepNext/>
      <w:keepLines/>
      <w:numPr>
        <w:numId w:val="40"/>
      </w:numPr>
      <w:spacing w:before="24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4309"/>
    <w:pPr>
      <w:keepNext/>
      <w:keepLines/>
      <w:numPr>
        <w:ilvl w:val="1"/>
        <w:numId w:val="40"/>
      </w:numPr>
      <w:spacing w:before="4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4309"/>
    <w:pPr>
      <w:keepNext/>
      <w:keepLines/>
      <w:numPr>
        <w:ilvl w:val="2"/>
        <w:numId w:val="40"/>
      </w:numPr>
      <w:spacing w:before="20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57F8A"/>
    <w:pPr>
      <w:keepNext/>
      <w:keepLines/>
      <w:numPr>
        <w:ilvl w:val="3"/>
        <w:numId w:val="40"/>
      </w:numPr>
      <w:spacing w:before="200"/>
      <w:outlineLvl w:val="3"/>
    </w:pPr>
    <w:rPr>
      <w:rFonts w:ascii="Times New Roman" w:eastAsiaTheme="majorEastAsia" w:hAnsi="Times New Roman" w:cstheme="majorBidi"/>
      <w:b/>
      <w:bCs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662C"/>
    <w:pPr>
      <w:keepNext/>
      <w:keepLines/>
      <w:numPr>
        <w:ilvl w:val="4"/>
        <w:numId w:val="40"/>
      </w:numPr>
      <w:spacing w:before="200"/>
      <w:outlineLvl w:val="4"/>
    </w:pPr>
    <w:rPr>
      <w:rFonts w:ascii="Times New Roman" w:eastAsiaTheme="majorEastAsia" w:hAnsi="Times New Roman" w:cstheme="majorBidi"/>
      <w:b/>
      <w:color w:val="000000" w:themeColor="text1"/>
      <w:sz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D624E"/>
    <w:pPr>
      <w:keepNext/>
      <w:keepLines/>
      <w:numPr>
        <w:ilvl w:val="5"/>
        <w:numId w:val="40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D624E"/>
    <w:pPr>
      <w:keepNext/>
      <w:keepLines/>
      <w:numPr>
        <w:ilvl w:val="6"/>
        <w:numId w:val="40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D624E"/>
    <w:pPr>
      <w:keepNext/>
      <w:keepLines/>
      <w:numPr>
        <w:ilvl w:val="7"/>
        <w:numId w:val="40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D624E"/>
    <w:pPr>
      <w:keepNext/>
      <w:keepLines/>
      <w:numPr>
        <w:ilvl w:val="8"/>
        <w:numId w:val="40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636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34309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34309"/>
    <w:rPr>
      <w:rFonts w:ascii="Times New Roman" w:eastAsiaTheme="majorEastAsia" w:hAnsi="Times New Roman" w:cstheme="majorBidi"/>
      <w:b/>
      <w:bCs/>
      <w:sz w:val="24"/>
    </w:rPr>
  </w:style>
  <w:style w:type="paragraph" w:styleId="BodyText">
    <w:name w:val="Body Text"/>
    <w:basedOn w:val="Normal"/>
    <w:link w:val="BodyTextChar"/>
    <w:uiPriority w:val="99"/>
    <w:rsid w:val="00706755"/>
    <w:pPr>
      <w:spacing w:line="480" w:lineRule="auto"/>
      <w:jc w:val="both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706755"/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BodyText2">
    <w:name w:val="Body Text 2"/>
    <w:basedOn w:val="Normal"/>
    <w:link w:val="BodyText2Char"/>
    <w:uiPriority w:val="99"/>
    <w:unhideWhenUsed/>
    <w:rsid w:val="00706755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706755"/>
  </w:style>
  <w:style w:type="paragraph" w:styleId="ListParagraph">
    <w:name w:val="List Paragraph"/>
    <w:aliases w:val="List Paragraph Laporan,Paragraf ISI,gambar,kepala"/>
    <w:basedOn w:val="Normal"/>
    <w:link w:val="ListParagraphChar"/>
    <w:uiPriority w:val="34"/>
    <w:qFormat/>
    <w:rsid w:val="00F46017"/>
    <w:pPr>
      <w:ind w:left="720"/>
      <w:contextualSpacing/>
    </w:pPr>
  </w:style>
  <w:style w:type="character" w:customStyle="1" w:styleId="ListParagraphChar">
    <w:name w:val="List Paragraph Char"/>
    <w:aliases w:val="List Paragraph Laporan Char,Paragraf ISI Char,gambar Char,kepala Char"/>
    <w:link w:val="ListParagraph"/>
    <w:uiPriority w:val="34"/>
    <w:locked/>
    <w:rsid w:val="00925871"/>
  </w:style>
  <w:style w:type="character" w:customStyle="1" w:styleId="nw">
    <w:name w:val="nw"/>
    <w:basedOn w:val="DefaultParagraphFont"/>
    <w:uiPriority w:val="99"/>
    <w:rsid w:val="006B4E81"/>
  </w:style>
  <w:style w:type="paragraph" w:styleId="BodyTextIndent">
    <w:name w:val="Body Text Indent"/>
    <w:basedOn w:val="Normal"/>
    <w:link w:val="BodyTextIndentChar"/>
    <w:uiPriority w:val="99"/>
    <w:unhideWhenUsed/>
    <w:rsid w:val="000861D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0861DD"/>
  </w:style>
  <w:style w:type="paragraph" w:styleId="BodyTextIndent2">
    <w:name w:val="Body Text Indent 2"/>
    <w:basedOn w:val="Normal"/>
    <w:link w:val="BodyTextIndent2Char"/>
    <w:uiPriority w:val="99"/>
    <w:unhideWhenUsed/>
    <w:rsid w:val="004C5BC4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4C5BC4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4C5BC4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4C5BC4"/>
    <w:rPr>
      <w:sz w:val="16"/>
      <w:szCs w:val="16"/>
    </w:rPr>
  </w:style>
  <w:style w:type="paragraph" w:styleId="NormalWeb">
    <w:name w:val="Normal (Web)"/>
    <w:basedOn w:val="Normal"/>
    <w:uiPriority w:val="99"/>
    <w:unhideWhenUsed/>
    <w:rsid w:val="004C5BC4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NoSpacing">
    <w:name w:val="No Spacing"/>
    <w:link w:val="NoSpacingChar"/>
    <w:uiPriority w:val="1"/>
    <w:qFormat/>
    <w:rsid w:val="004C5BC4"/>
    <w:rPr>
      <w:rFonts w:eastAsiaTheme="minorHAnsi"/>
      <w:lang w:val="en-US"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05E16"/>
    <w:rPr>
      <w:rFonts w:eastAsiaTheme="minorHAnsi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4C5BC4"/>
    <w:rPr>
      <w:color w:val="0000FF" w:themeColor="hyperlink"/>
      <w:u w:val="single"/>
    </w:rPr>
  </w:style>
  <w:style w:type="paragraph" w:styleId="Title">
    <w:name w:val="Title"/>
    <w:basedOn w:val="Normal"/>
    <w:link w:val="TitleChar"/>
    <w:qFormat/>
    <w:rsid w:val="004C5BC4"/>
    <w:pPr>
      <w:jc w:val="center"/>
    </w:pPr>
    <w:rPr>
      <w:rFonts w:ascii="Times New Roman" w:eastAsia="Times New Roman" w:hAnsi="Times New Roman" w:cs="Times New Roman"/>
      <w:b/>
      <w:bCs/>
      <w:sz w:val="28"/>
      <w:szCs w:val="28"/>
      <w:lang w:val="en-GB" w:eastAsia="en-US"/>
    </w:rPr>
  </w:style>
  <w:style w:type="character" w:customStyle="1" w:styleId="TitleChar">
    <w:name w:val="Title Char"/>
    <w:basedOn w:val="DefaultParagraphFont"/>
    <w:link w:val="Title"/>
    <w:rsid w:val="004C5BC4"/>
    <w:rPr>
      <w:rFonts w:ascii="Times New Roman" w:eastAsia="Times New Roman" w:hAnsi="Times New Roman" w:cs="Times New Roman"/>
      <w:b/>
      <w:bCs/>
      <w:sz w:val="28"/>
      <w:szCs w:val="28"/>
      <w:lang w:val="en-GB" w:eastAsia="en-US"/>
    </w:rPr>
  </w:style>
  <w:style w:type="character" w:styleId="Strong">
    <w:name w:val="Strong"/>
    <w:basedOn w:val="DefaultParagraphFont"/>
    <w:uiPriority w:val="22"/>
    <w:qFormat/>
    <w:rsid w:val="004C5BC4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5BC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5BC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7A18B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18B7"/>
  </w:style>
  <w:style w:type="paragraph" w:styleId="Footer">
    <w:name w:val="footer"/>
    <w:basedOn w:val="Normal"/>
    <w:link w:val="FooterChar"/>
    <w:uiPriority w:val="99"/>
    <w:unhideWhenUsed/>
    <w:rsid w:val="007A18B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18B7"/>
  </w:style>
  <w:style w:type="character" w:styleId="HTMLCite">
    <w:name w:val="HTML Cite"/>
    <w:basedOn w:val="DefaultParagraphFont"/>
    <w:uiPriority w:val="99"/>
    <w:semiHidden/>
    <w:unhideWhenUsed/>
    <w:rsid w:val="00AB63DA"/>
    <w:rPr>
      <w:i/>
      <w:iCs/>
    </w:rPr>
  </w:style>
  <w:style w:type="character" w:customStyle="1" w:styleId="apple-style-span">
    <w:name w:val="apple-style-span"/>
    <w:basedOn w:val="DefaultParagraphFont"/>
    <w:rsid w:val="00097529"/>
  </w:style>
  <w:style w:type="paragraph" w:customStyle="1" w:styleId="msolistparagraph0">
    <w:name w:val="msolistparagraph"/>
    <w:basedOn w:val="Normal"/>
    <w:rsid w:val="00B8440F"/>
    <w:pPr>
      <w:ind w:left="720"/>
      <w:contextualSpacing/>
    </w:pPr>
    <w:rPr>
      <w:rFonts w:ascii="Calibri" w:eastAsia="Calibri" w:hAnsi="Calibri" w:cs="Times New Roman"/>
      <w:lang w:val="en-US" w:eastAsia="en-US"/>
    </w:rPr>
  </w:style>
  <w:style w:type="character" w:styleId="PageNumber">
    <w:name w:val="page number"/>
    <w:basedOn w:val="DefaultParagraphFont"/>
    <w:rsid w:val="00B8440F"/>
  </w:style>
  <w:style w:type="character" w:customStyle="1" w:styleId="fullpost">
    <w:name w:val="fullpost"/>
    <w:basedOn w:val="DefaultParagraphFont"/>
    <w:rsid w:val="0080424D"/>
  </w:style>
  <w:style w:type="paragraph" w:customStyle="1" w:styleId="Default">
    <w:name w:val="Default"/>
    <w:rsid w:val="00DD3073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D22F26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5F4786"/>
  </w:style>
  <w:style w:type="paragraph" w:customStyle="1" w:styleId="Pa2">
    <w:name w:val="Pa2"/>
    <w:basedOn w:val="Default"/>
    <w:next w:val="Default"/>
    <w:uiPriority w:val="99"/>
    <w:rsid w:val="000D3395"/>
    <w:pPr>
      <w:spacing w:line="281" w:lineRule="atLeast"/>
    </w:pPr>
    <w:rPr>
      <w:color w:val="auto"/>
    </w:rPr>
  </w:style>
  <w:style w:type="character" w:customStyle="1" w:styleId="hps">
    <w:name w:val="hps"/>
    <w:basedOn w:val="DefaultParagraphFont"/>
    <w:rsid w:val="00E73A3F"/>
  </w:style>
  <w:style w:type="paragraph" w:customStyle="1" w:styleId="Normal1">
    <w:name w:val="Normal1"/>
    <w:rsid w:val="00090F40"/>
    <w:rPr>
      <w:rFonts w:ascii="Arial" w:eastAsia="Arial" w:hAnsi="Arial" w:cs="Arial"/>
      <w:color w:val="000000"/>
      <w:lang w:val="en-US"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B9770D"/>
    <w:pPr>
      <w:spacing w:line="259" w:lineRule="auto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9770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9770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9770D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0566CF"/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924C8"/>
    <w:pPr>
      <w:ind w:left="440" w:hanging="440"/>
    </w:pPr>
    <w:rPr>
      <w:rFonts w:ascii="Times New Roman" w:hAnsi="Times New Roman" w:cstheme="minorHAnsi"/>
      <w:smallCaps/>
      <w:sz w:val="24"/>
      <w:szCs w:val="20"/>
    </w:rPr>
  </w:style>
  <w:style w:type="character" w:customStyle="1" w:styleId="st1">
    <w:name w:val="st1"/>
    <w:basedOn w:val="DefaultParagraphFont"/>
    <w:rsid w:val="009E27A1"/>
  </w:style>
  <w:style w:type="character" w:styleId="LineNumber">
    <w:name w:val="line number"/>
    <w:basedOn w:val="DefaultParagraphFont"/>
    <w:uiPriority w:val="99"/>
    <w:semiHidden/>
    <w:unhideWhenUsed/>
    <w:rsid w:val="00E26A1B"/>
  </w:style>
  <w:style w:type="paragraph" w:styleId="TOC4">
    <w:name w:val="toc 4"/>
    <w:basedOn w:val="Normal"/>
    <w:next w:val="Normal"/>
    <w:autoRedefine/>
    <w:uiPriority w:val="39"/>
    <w:unhideWhenUsed/>
    <w:rsid w:val="00050470"/>
    <w:pPr>
      <w:spacing w:after="100" w:line="259" w:lineRule="auto"/>
      <w:ind w:left="660"/>
    </w:pPr>
    <w:rPr>
      <w:lang w:val="en-US"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050470"/>
    <w:pPr>
      <w:spacing w:after="100" w:line="259" w:lineRule="auto"/>
      <w:ind w:left="880"/>
    </w:pPr>
    <w:rPr>
      <w:lang w:val="en-US"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050470"/>
    <w:pPr>
      <w:spacing w:after="100" w:line="259" w:lineRule="auto"/>
      <w:ind w:left="1100"/>
    </w:pPr>
    <w:rPr>
      <w:lang w:val="en-US"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050470"/>
    <w:pPr>
      <w:spacing w:after="100" w:line="259" w:lineRule="auto"/>
      <w:ind w:left="1320"/>
    </w:pPr>
    <w:rPr>
      <w:lang w:val="en-US"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050470"/>
    <w:pPr>
      <w:spacing w:after="100" w:line="259" w:lineRule="auto"/>
      <w:ind w:left="1540"/>
    </w:pPr>
    <w:rPr>
      <w:lang w:val="en-US"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050470"/>
    <w:pPr>
      <w:spacing w:after="100" w:line="259" w:lineRule="auto"/>
      <w:ind w:left="1760"/>
    </w:pPr>
    <w:rPr>
      <w:lang w:val="en-US" w:eastAsia="en-US"/>
    </w:rPr>
  </w:style>
  <w:style w:type="character" w:styleId="Emphasis">
    <w:name w:val="Emphasis"/>
    <w:uiPriority w:val="20"/>
    <w:qFormat/>
    <w:rsid w:val="001765D0"/>
    <w:rPr>
      <w:i/>
      <w:iCs/>
    </w:rPr>
  </w:style>
  <w:style w:type="character" w:customStyle="1" w:styleId="ita">
    <w:name w:val="ita"/>
    <w:rsid w:val="001765D0"/>
  </w:style>
  <w:style w:type="paragraph" w:styleId="FootnoteText">
    <w:name w:val="footnote text"/>
    <w:basedOn w:val="Normal"/>
    <w:link w:val="FootnoteTextChar"/>
    <w:uiPriority w:val="99"/>
    <w:semiHidden/>
    <w:unhideWhenUsed/>
    <w:rsid w:val="002E1F4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1F4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E1F4F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6A37F8"/>
    <w:rPr>
      <w:color w:val="800080" w:themeColor="followedHyperlink"/>
      <w:u w:val="single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4309"/>
    <w:pPr>
      <w:autoSpaceDE w:val="0"/>
      <w:autoSpaceDN w:val="0"/>
      <w:adjustRightInd w:val="0"/>
      <w:spacing w:line="480" w:lineRule="auto"/>
      <w:jc w:val="both"/>
      <w:outlineLvl w:val="1"/>
    </w:pPr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B57F8A"/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B57F8A"/>
    <w:rPr>
      <w:rFonts w:ascii="Times New Roman" w:eastAsiaTheme="majorEastAsia" w:hAnsi="Times New Roman" w:cstheme="majorBidi"/>
      <w:b/>
      <w:bCs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6D662C"/>
    <w:rPr>
      <w:rFonts w:ascii="Times New Roman" w:eastAsiaTheme="majorEastAsia" w:hAnsi="Times New Roman" w:cstheme="majorBidi"/>
      <w:b/>
      <w:color w:val="000000" w:themeColor="text1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D624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D624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D624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D624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641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3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1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2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1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47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9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21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9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20940C6E-3304-440B-ACF4-5744B2D5BB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05</Words>
  <Characters>1743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oject-OS.org</Company>
  <LinksUpToDate>false</LinksUpToDate>
  <CharactersWithSpaces>20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user</cp:lastModifiedBy>
  <cp:revision>2</cp:revision>
  <cp:lastPrinted>2018-12-11T01:26:00Z</cp:lastPrinted>
  <dcterms:created xsi:type="dcterms:W3CDTF">2018-12-13T14:50:00Z</dcterms:created>
  <dcterms:modified xsi:type="dcterms:W3CDTF">2018-12-13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10e2ab4-4a4e-3d53-9455-a723a52f1a3e</vt:lpwstr>
  </property>
  <property fmtid="{D5CDD505-2E9C-101B-9397-08002B2CF9AE}" pid="24" name="Mendeley Citation Style_1">
    <vt:lpwstr>http://www.zotero.org/styles/modern-humanities-research-association</vt:lpwstr>
  </property>
</Properties>
</file>